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06A30725" w14:textId="115D60A6"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BD3A78">
              <w:rPr>
                <w:noProof/>
                <w:webHidden/>
              </w:rPr>
              <w:t>1</w:t>
            </w:r>
            <w:r w:rsidR="00BD3A78">
              <w:rPr>
                <w:noProof/>
                <w:webHidden/>
              </w:rPr>
              <w:fldChar w:fldCharType="end"/>
            </w:r>
          </w:hyperlink>
        </w:p>
        <w:p w14:paraId="13F7948B" w14:textId="2E162724" w:rsidR="00BD3A78" w:rsidRDefault="00F91149"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sidR="00BD3A78">
              <w:rPr>
                <w:noProof/>
                <w:webHidden/>
              </w:rPr>
              <w:t>4</w:t>
            </w:r>
            <w:r w:rsidR="00BD3A78">
              <w:rPr>
                <w:noProof/>
                <w:webHidden/>
              </w:rPr>
              <w:fldChar w:fldCharType="end"/>
            </w:r>
          </w:hyperlink>
        </w:p>
        <w:p w14:paraId="1C0A5F88" w14:textId="77777777" w:rsidR="00BD3A78" w:rsidRDefault="00F91149">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sidR="00BD3A78">
              <w:rPr>
                <w:noProof/>
                <w:webHidden/>
              </w:rPr>
              <w:t>4</w:t>
            </w:r>
            <w:r w:rsidR="00BD3A78">
              <w:rPr>
                <w:noProof/>
                <w:webHidden/>
              </w:rPr>
              <w:fldChar w:fldCharType="end"/>
            </w:r>
          </w:hyperlink>
        </w:p>
        <w:p w14:paraId="54FF9F60" w14:textId="77777777" w:rsidR="00BD3A78" w:rsidRDefault="00F91149">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sidR="00BD3A78">
              <w:rPr>
                <w:noProof/>
                <w:webHidden/>
              </w:rPr>
              <w:t>6</w:t>
            </w:r>
            <w:r w:rsidR="00BD3A78">
              <w:rPr>
                <w:noProof/>
                <w:webHidden/>
              </w:rPr>
              <w:fldChar w:fldCharType="end"/>
            </w:r>
          </w:hyperlink>
        </w:p>
        <w:p w14:paraId="6D91FDD7" w14:textId="77777777" w:rsidR="00BD3A78" w:rsidRDefault="00F91149">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sidR="00BD3A78">
              <w:rPr>
                <w:noProof/>
                <w:webHidden/>
              </w:rPr>
              <w:t>6</w:t>
            </w:r>
            <w:r w:rsidR="00BD3A78">
              <w:rPr>
                <w:noProof/>
                <w:webHidden/>
              </w:rPr>
              <w:fldChar w:fldCharType="end"/>
            </w:r>
          </w:hyperlink>
        </w:p>
        <w:p w14:paraId="14C40463" w14:textId="77777777" w:rsidR="00BD3A78" w:rsidRDefault="00F91149">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sidR="00BD3A78">
              <w:rPr>
                <w:noProof/>
                <w:webHidden/>
              </w:rPr>
              <w:t>7</w:t>
            </w:r>
            <w:r w:rsidR="00BD3A78">
              <w:rPr>
                <w:noProof/>
                <w:webHidden/>
              </w:rPr>
              <w:fldChar w:fldCharType="end"/>
            </w:r>
          </w:hyperlink>
        </w:p>
        <w:p w14:paraId="3EE9175E" w14:textId="77777777" w:rsidR="00BD3A78" w:rsidRDefault="00F91149">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sidR="00BD3A78">
              <w:rPr>
                <w:noProof/>
                <w:webHidden/>
              </w:rPr>
              <w:t>7</w:t>
            </w:r>
            <w:r w:rsidR="00BD3A78">
              <w:rPr>
                <w:noProof/>
                <w:webHidden/>
              </w:rPr>
              <w:fldChar w:fldCharType="end"/>
            </w:r>
          </w:hyperlink>
        </w:p>
        <w:p w14:paraId="0F323CFB" w14:textId="77777777" w:rsidR="00BD3A78" w:rsidRDefault="00F91149">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sidR="00BD3A78">
              <w:rPr>
                <w:noProof/>
                <w:webHidden/>
              </w:rPr>
              <w:t>8</w:t>
            </w:r>
            <w:r w:rsidR="00BD3A78">
              <w:rPr>
                <w:noProof/>
                <w:webHidden/>
              </w:rPr>
              <w:fldChar w:fldCharType="end"/>
            </w:r>
          </w:hyperlink>
        </w:p>
        <w:p w14:paraId="3C01DCF7" w14:textId="4534DC15" w:rsidR="00BD3A78" w:rsidRDefault="00F91149"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2E86C4A0" w14:textId="77777777" w:rsidR="00BD3A78" w:rsidRDefault="00F91149">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03320040" w14:textId="77777777" w:rsidR="00BD3A78" w:rsidRDefault="00F91149">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sidR="00BD3A78">
              <w:rPr>
                <w:noProof/>
                <w:webHidden/>
              </w:rPr>
              <w:t>9</w:t>
            </w:r>
            <w:r w:rsidR="00BD3A78">
              <w:rPr>
                <w:noProof/>
                <w:webHidden/>
              </w:rPr>
              <w:fldChar w:fldCharType="end"/>
            </w:r>
          </w:hyperlink>
        </w:p>
        <w:p w14:paraId="30404DB9" w14:textId="77777777" w:rsidR="00BD3A78" w:rsidRDefault="00F91149">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sidR="00BD3A78">
              <w:rPr>
                <w:noProof/>
                <w:webHidden/>
              </w:rPr>
              <w:t>10</w:t>
            </w:r>
            <w:r w:rsidR="00BD3A78">
              <w:rPr>
                <w:noProof/>
                <w:webHidden/>
              </w:rPr>
              <w:fldChar w:fldCharType="end"/>
            </w:r>
          </w:hyperlink>
        </w:p>
        <w:p w14:paraId="2DF28E13" w14:textId="77777777" w:rsidR="00BD3A78" w:rsidRDefault="00F91149">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4D412D8B" w14:textId="77777777" w:rsidR="00BD3A78" w:rsidRDefault="00F91149">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587D01A4" w14:textId="77777777" w:rsidR="00BD3A78" w:rsidRDefault="00F91149">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sidR="00BD3A78">
              <w:rPr>
                <w:noProof/>
                <w:webHidden/>
              </w:rPr>
              <w:t>11</w:t>
            </w:r>
            <w:r w:rsidR="00BD3A78">
              <w:rPr>
                <w:noProof/>
                <w:webHidden/>
              </w:rPr>
              <w:fldChar w:fldCharType="end"/>
            </w:r>
          </w:hyperlink>
        </w:p>
        <w:p w14:paraId="4EB4C9BE" w14:textId="77777777" w:rsidR="00BD3A78" w:rsidRDefault="00F91149">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08AC5DB6" w14:textId="77777777" w:rsidR="00BD3A78" w:rsidRDefault="00F91149">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5793C0DE" w14:textId="77777777" w:rsidR="00BD3A78" w:rsidRDefault="00F91149">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sidR="00BD3A78">
              <w:rPr>
                <w:noProof/>
                <w:webHidden/>
              </w:rPr>
              <w:t>12</w:t>
            </w:r>
            <w:r w:rsidR="00BD3A78">
              <w:rPr>
                <w:noProof/>
                <w:webHidden/>
              </w:rPr>
              <w:fldChar w:fldCharType="end"/>
            </w:r>
          </w:hyperlink>
        </w:p>
        <w:p w14:paraId="5A5AF5DD" w14:textId="77777777" w:rsidR="00BD3A78" w:rsidRDefault="00F91149">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sidR="00BD3A78">
              <w:rPr>
                <w:noProof/>
                <w:webHidden/>
              </w:rPr>
              <w:t>13</w:t>
            </w:r>
            <w:r w:rsidR="00BD3A78">
              <w:rPr>
                <w:noProof/>
                <w:webHidden/>
              </w:rPr>
              <w:fldChar w:fldCharType="end"/>
            </w:r>
          </w:hyperlink>
        </w:p>
        <w:p w14:paraId="6E970ABB" w14:textId="77777777" w:rsidR="00BD3A78" w:rsidRDefault="00F91149">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sidR="00BD3A78">
              <w:rPr>
                <w:noProof/>
                <w:webHidden/>
              </w:rPr>
              <w:t>14</w:t>
            </w:r>
            <w:r w:rsidR="00BD3A78">
              <w:rPr>
                <w:noProof/>
                <w:webHidden/>
              </w:rPr>
              <w:fldChar w:fldCharType="end"/>
            </w:r>
          </w:hyperlink>
        </w:p>
        <w:p w14:paraId="338393E8" w14:textId="77777777" w:rsidR="00BD3A78" w:rsidRDefault="00F91149">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sidR="00BD3A78">
              <w:rPr>
                <w:noProof/>
                <w:webHidden/>
              </w:rPr>
              <w:t>16</w:t>
            </w:r>
            <w:r w:rsidR="00BD3A78">
              <w:rPr>
                <w:noProof/>
                <w:webHidden/>
              </w:rPr>
              <w:fldChar w:fldCharType="end"/>
            </w:r>
          </w:hyperlink>
        </w:p>
        <w:p w14:paraId="59CDFB61" w14:textId="77777777" w:rsidR="00BD3A78" w:rsidRDefault="00F91149">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sidR="00BD3A78">
              <w:rPr>
                <w:noProof/>
                <w:webHidden/>
              </w:rPr>
              <w:t>16</w:t>
            </w:r>
            <w:r w:rsidR="00BD3A78">
              <w:rPr>
                <w:noProof/>
                <w:webHidden/>
              </w:rPr>
              <w:fldChar w:fldCharType="end"/>
            </w:r>
          </w:hyperlink>
        </w:p>
        <w:p w14:paraId="4E3198BF" w14:textId="77777777" w:rsidR="00BD3A78" w:rsidRDefault="00F91149">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5FBDAF6D" w14:textId="77777777" w:rsidR="00BD3A78" w:rsidRDefault="00F91149">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0AFFD2D9" w14:textId="77777777" w:rsidR="00BD3A78" w:rsidRDefault="00F91149">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sidR="00BD3A78">
              <w:rPr>
                <w:noProof/>
                <w:webHidden/>
              </w:rPr>
              <w:t>17</w:t>
            </w:r>
            <w:r w:rsidR="00BD3A78">
              <w:rPr>
                <w:noProof/>
                <w:webHidden/>
              </w:rPr>
              <w:fldChar w:fldCharType="end"/>
            </w:r>
          </w:hyperlink>
        </w:p>
        <w:p w14:paraId="1348980A" w14:textId="77777777" w:rsidR="00BD3A78" w:rsidRDefault="00F91149">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sidR="00BD3A78">
              <w:rPr>
                <w:noProof/>
                <w:webHidden/>
              </w:rPr>
              <w:t>18</w:t>
            </w:r>
            <w:r w:rsidR="00BD3A78">
              <w:rPr>
                <w:noProof/>
                <w:webHidden/>
              </w:rPr>
              <w:fldChar w:fldCharType="end"/>
            </w:r>
          </w:hyperlink>
        </w:p>
        <w:p w14:paraId="62FD7CDD" w14:textId="77777777" w:rsidR="00BD3A78" w:rsidRDefault="00F91149">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sidR="00BD3A78">
              <w:rPr>
                <w:noProof/>
                <w:webHidden/>
              </w:rPr>
              <w:t>18</w:t>
            </w:r>
            <w:r w:rsidR="00BD3A78">
              <w:rPr>
                <w:noProof/>
                <w:webHidden/>
              </w:rPr>
              <w:fldChar w:fldCharType="end"/>
            </w:r>
          </w:hyperlink>
        </w:p>
        <w:p w14:paraId="31AC2432" w14:textId="77777777" w:rsidR="00BD3A78" w:rsidRDefault="00F91149">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sidR="00BD3A78">
              <w:rPr>
                <w:noProof/>
                <w:webHidden/>
              </w:rPr>
              <w:t>19</w:t>
            </w:r>
            <w:r w:rsidR="00BD3A78">
              <w:rPr>
                <w:noProof/>
                <w:webHidden/>
              </w:rPr>
              <w:fldChar w:fldCharType="end"/>
            </w:r>
          </w:hyperlink>
        </w:p>
        <w:p w14:paraId="33F559F2" w14:textId="77777777" w:rsidR="00BD3A78" w:rsidRDefault="00F91149">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sidR="00BD3A78">
              <w:rPr>
                <w:noProof/>
                <w:webHidden/>
              </w:rPr>
              <w:t>20</w:t>
            </w:r>
            <w:r w:rsidR="00BD3A78">
              <w:rPr>
                <w:noProof/>
                <w:webHidden/>
              </w:rPr>
              <w:fldChar w:fldCharType="end"/>
            </w:r>
          </w:hyperlink>
        </w:p>
        <w:p w14:paraId="66887333" w14:textId="77777777" w:rsidR="00BD3A78" w:rsidRDefault="00F91149">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1BB86703" w14:textId="77777777" w:rsidR="00BD3A78" w:rsidRDefault="00F91149">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0C549EC2" w14:textId="77777777" w:rsidR="00BD3A78" w:rsidRDefault="00F91149">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sidR="00BD3A78">
              <w:rPr>
                <w:noProof/>
                <w:webHidden/>
              </w:rPr>
              <w:t>21</w:t>
            </w:r>
            <w:r w:rsidR="00BD3A78">
              <w:rPr>
                <w:noProof/>
                <w:webHidden/>
              </w:rPr>
              <w:fldChar w:fldCharType="end"/>
            </w:r>
          </w:hyperlink>
        </w:p>
        <w:p w14:paraId="255B2297" w14:textId="77777777" w:rsidR="00BD3A78" w:rsidRDefault="00F91149">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sidR="00BD3A78">
              <w:rPr>
                <w:noProof/>
                <w:webHidden/>
              </w:rPr>
              <w:t>22</w:t>
            </w:r>
            <w:r w:rsidR="00BD3A78">
              <w:rPr>
                <w:noProof/>
                <w:webHidden/>
              </w:rPr>
              <w:fldChar w:fldCharType="end"/>
            </w:r>
          </w:hyperlink>
        </w:p>
        <w:p w14:paraId="344AB17B" w14:textId="77777777" w:rsidR="00BD3A78" w:rsidRDefault="00F91149">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sidR="00BD3A78">
              <w:rPr>
                <w:noProof/>
                <w:webHidden/>
              </w:rPr>
              <w:t>23</w:t>
            </w:r>
            <w:r w:rsidR="00BD3A78">
              <w:rPr>
                <w:noProof/>
                <w:webHidden/>
              </w:rPr>
              <w:fldChar w:fldCharType="end"/>
            </w:r>
          </w:hyperlink>
        </w:p>
        <w:p w14:paraId="30877F1F" w14:textId="77777777" w:rsidR="00BD3A78" w:rsidRDefault="00F91149">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sidR="00BD3A78">
              <w:rPr>
                <w:noProof/>
                <w:webHidden/>
              </w:rPr>
              <w:t>23</w:t>
            </w:r>
            <w:r w:rsidR="00BD3A78">
              <w:rPr>
                <w:noProof/>
                <w:webHidden/>
              </w:rPr>
              <w:fldChar w:fldCharType="end"/>
            </w:r>
          </w:hyperlink>
        </w:p>
        <w:p w14:paraId="59248E05" w14:textId="77777777" w:rsidR="00BD3A78" w:rsidRDefault="00F91149">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sidR="00BD3A78">
              <w:rPr>
                <w:noProof/>
                <w:webHidden/>
              </w:rPr>
              <w:t>24</w:t>
            </w:r>
            <w:r w:rsidR="00BD3A78">
              <w:rPr>
                <w:noProof/>
                <w:webHidden/>
              </w:rPr>
              <w:fldChar w:fldCharType="end"/>
            </w:r>
          </w:hyperlink>
        </w:p>
        <w:p w14:paraId="6A6933C6" w14:textId="77777777" w:rsidR="00BD3A78" w:rsidRDefault="00F91149">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sidR="00BD3A78">
              <w:rPr>
                <w:noProof/>
                <w:webHidden/>
              </w:rPr>
              <w:t>25</w:t>
            </w:r>
            <w:r w:rsidR="00BD3A78">
              <w:rPr>
                <w:noProof/>
                <w:webHidden/>
              </w:rPr>
              <w:fldChar w:fldCharType="end"/>
            </w:r>
          </w:hyperlink>
        </w:p>
        <w:p w14:paraId="60F42A97" w14:textId="77777777" w:rsidR="00BD3A78" w:rsidRDefault="00F91149">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sidR="00BD3A78">
              <w:rPr>
                <w:noProof/>
                <w:webHidden/>
              </w:rPr>
              <w:t>26</w:t>
            </w:r>
            <w:r w:rsidR="00BD3A78">
              <w:rPr>
                <w:noProof/>
                <w:webHidden/>
              </w:rPr>
              <w:fldChar w:fldCharType="end"/>
            </w:r>
          </w:hyperlink>
        </w:p>
        <w:p w14:paraId="7453A508" w14:textId="77777777" w:rsidR="00BD3A78" w:rsidRDefault="00F91149">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sidR="00BD3A78">
              <w:rPr>
                <w:noProof/>
                <w:webHidden/>
              </w:rPr>
              <w:t>27</w:t>
            </w:r>
            <w:r w:rsidR="00BD3A78">
              <w:rPr>
                <w:noProof/>
                <w:webHidden/>
              </w:rPr>
              <w:fldChar w:fldCharType="end"/>
            </w:r>
          </w:hyperlink>
        </w:p>
        <w:p w14:paraId="47EF1426" w14:textId="77777777" w:rsidR="00BD3A78" w:rsidRDefault="00F91149">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sidR="00BD3A78">
              <w:rPr>
                <w:noProof/>
                <w:webHidden/>
              </w:rPr>
              <w:t>31</w:t>
            </w:r>
            <w:r w:rsidR="00BD3A78">
              <w:rPr>
                <w:noProof/>
                <w:webHidden/>
              </w:rPr>
              <w:fldChar w:fldCharType="end"/>
            </w:r>
          </w:hyperlink>
        </w:p>
        <w:p w14:paraId="39E4D38A" w14:textId="77777777" w:rsidR="00BD3A78" w:rsidRDefault="00F91149">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sidR="00BD3A78">
              <w:rPr>
                <w:noProof/>
                <w:webHidden/>
              </w:rPr>
              <w:t>31</w:t>
            </w:r>
            <w:r w:rsidR="00BD3A78">
              <w:rPr>
                <w:noProof/>
                <w:webHidden/>
              </w:rPr>
              <w:fldChar w:fldCharType="end"/>
            </w:r>
          </w:hyperlink>
        </w:p>
        <w:p w14:paraId="1A9437E4" w14:textId="77777777" w:rsidR="00BD3A78" w:rsidRDefault="00F91149">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sidR="00BD3A78">
              <w:rPr>
                <w:noProof/>
                <w:webHidden/>
              </w:rPr>
              <w:t>33</w:t>
            </w:r>
            <w:r w:rsidR="00BD3A78">
              <w:rPr>
                <w:noProof/>
                <w:webHidden/>
              </w:rPr>
              <w:fldChar w:fldCharType="end"/>
            </w:r>
          </w:hyperlink>
        </w:p>
        <w:p w14:paraId="4330E8BD" w14:textId="77777777" w:rsidR="00BD3A78" w:rsidRDefault="00F91149">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sidR="00BD3A78">
              <w:rPr>
                <w:noProof/>
                <w:webHidden/>
              </w:rPr>
              <w:t>33</w:t>
            </w:r>
            <w:r w:rsidR="00BD3A78">
              <w:rPr>
                <w:noProof/>
                <w:webHidden/>
              </w:rPr>
              <w:fldChar w:fldCharType="end"/>
            </w:r>
          </w:hyperlink>
        </w:p>
        <w:p w14:paraId="465D7C5E" w14:textId="77777777" w:rsidR="00BD3A78" w:rsidRDefault="00F91149">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sidR="00BD3A78">
              <w:rPr>
                <w:noProof/>
                <w:webHidden/>
              </w:rPr>
              <w:t>34</w:t>
            </w:r>
            <w:r w:rsidR="00BD3A78">
              <w:rPr>
                <w:noProof/>
                <w:webHidden/>
              </w:rPr>
              <w:fldChar w:fldCharType="end"/>
            </w:r>
          </w:hyperlink>
        </w:p>
        <w:p w14:paraId="0B78F699" w14:textId="77777777" w:rsidR="00BD3A78" w:rsidRDefault="00F91149">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sidR="00BD3A78">
              <w:rPr>
                <w:noProof/>
                <w:webHidden/>
              </w:rPr>
              <w:t>35</w:t>
            </w:r>
            <w:r w:rsidR="00BD3A78">
              <w:rPr>
                <w:noProof/>
                <w:webHidden/>
              </w:rPr>
              <w:fldChar w:fldCharType="end"/>
            </w:r>
          </w:hyperlink>
        </w:p>
        <w:p w14:paraId="3A98F3E5" w14:textId="77777777" w:rsidR="00BD3A78" w:rsidRDefault="00F91149">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sidR="00BD3A78">
              <w:rPr>
                <w:noProof/>
                <w:webHidden/>
              </w:rPr>
              <w:t>36</w:t>
            </w:r>
            <w:r w:rsidR="00BD3A78">
              <w:rPr>
                <w:noProof/>
                <w:webHidden/>
              </w:rPr>
              <w:fldChar w:fldCharType="end"/>
            </w:r>
          </w:hyperlink>
        </w:p>
        <w:p w14:paraId="18D16765" w14:textId="77777777" w:rsidR="00BD3A78" w:rsidRDefault="00F91149">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046040AF" w14:textId="77777777" w:rsidR="00BD3A78" w:rsidRDefault="00F91149">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7B9E38F6" w14:textId="77777777" w:rsidR="00BD3A78" w:rsidRDefault="00F91149">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sidR="00BD3A78">
              <w:rPr>
                <w:noProof/>
                <w:webHidden/>
              </w:rPr>
              <w:t>37</w:t>
            </w:r>
            <w:r w:rsidR="00BD3A78">
              <w:rPr>
                <w:noProof/>
                <w:webHidden/>
              </w:rPr>
              <w:fldChar w:fldCharType="end"/>
            </w:r>
          </w:hyperlink>
        </w:p>
        <w:p w14:paraId="7FFC28D4" w14:textId="77777777" w:rsidR="00BD3A78" w:rsidRDefault="00F91149">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sidR="00BD3A78">
              <w:rPr>
                <w:noProof/>
                <w:webHidden/>
              </w:rPr>
              <w:t>44</w:t>
            </w:r>
            <w:r w:rsidR="00BD3A78">
              <w:rPr>
                <w:noProof/>
                <w:webHidden/>
              </w:rPr>
              <w:fldChar w:fldCharType="end"/>
            </w:r>
          </w:hyperlink>
        </w:p>
        <w:p w14:paraId="07B749C6" w14:textId="77777777" w:rsidR="00BD3A78" w:rsidRDefault="00F91149">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sidR="00BD3A78">
              <w:rPr>
                <w:noProof/>
                <w:webHidden/>
              </w:rPr>
              <w:t>44</w:t>
            </w:r>
            <w:r w:rsidR="00BD3A78">
              <w:rPr>
                <w:noProof/>
                <w:webHidden/>
              </w:rPr>
              <w:fldChar w:fldCharType="end"/>
            </w:r>
          </w:hyperlink>
        </w:p>
        <w:p w14:paraId="1D95F50B" w14:textId="77777777" w:rsidR="00BD3A78" w:rsidRDefault="00F91149">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sidR="00BD3A78">
              <w:rPr>
                <w:noProof/>
                <w:webHidden/>
              </w:rPr>
              <w:t>45</w:t>
            </w:r>
            <w:r w:rsidR="00BD3A78">
              <w:rPr>
                <w:noProof/>
                <w:webHidden/>
              </w:rPr>
              <w:fldChar w:fldCharType="end"/>
            </w:r>
          </w:hyperlink>
        </w:p>
        <w:p w14:paraId="1CE65EBF" w14:textId="77777777" w:rsidR="00BD3A78" w:rsidRDefault="00F91149">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sidR="00BD3A78">
              <w:rPr>
                <w:noProof/>
                <w:webHidden/>
              </w:rPr>
              <w:t>59</w:t>
            </w:r>
            <w:r w:rsidR="00BD3A78">
              <w:rPr>
                <w:noProof/>
                <w:webHidden/>
              </w:rPr>
              <w:fldChar w:fldCharType="end"/>
            </w:r>
          </w:hyperlink>
        </w:p>
        <w:p w14:paraId="4CCD7E42" w14:textId="77777777" w:rsidR="00BD3A78" w:rsidRDefault="00F91149">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sidR="00BD3A78">
              <w:rPr>
                <w:noProof/>
                <w:webHidden/>
              </w:rPr>
              <w:t>63</w:t>
            </w:r>
            <w:r w:rsidR="00BD3A78">
              <w:rPr>
                <w:noProof/>
                <w:webHidden/>
              </w:rPr>
              <w:fldChar w:fldCharType="end"/>
            </w:r>
          </w:hyperlink>
        </w:p>
        <w:p w14:paraId="02717EA6" w14:textId="77777777" w:rsidR="00BD3A78" w:rsidRDefault="00F91149">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sidR="00BD3A78">
              <w:rPr>
                <w:noProof/>
                <w:webHidden/>
              </w:rPr>
              <w:t>64</w:t>
            </w:r>
            <w:r w:rsidR="00BD3A78">
              <w:rPr>
                <w:noProof/>
                <w:webHidden/>
              </w:rPr>
              <w:fldChar w:fldCharType="end"/>
            </w:r>
          </w:hyperlink>
        </w:p>
        <w:p w14:paraId="443ACE85" w14:textId="77777777" w:rsidR="00BD3A78" w:rsidRDefault="00BD3A78">
          <w:pPr>
            <w:pStyle w:val="TOC2"/>
            <w:rPr>
              <w:rFonts w:asciiTheme="minorHAnsi" w:hAnsiTheme="minorHAnsi"/>
              <w:noProof/>
              <w:sz w:val="22"/>
              <w:lang w:eastAsia="ja-JP"/>
            </w:rPr>
          </w:pPr>
          <w:hyperlink w:anchor="_Toc98457693" w:history="1">
            <w:r w:rsidRPr="005E43DF">
              <w:rPr>
                <w:rStyle w:val="Hyperlink"/>
                <w:noProof/>
              </w:rPr>
              <w:t>5.1</w:t>
            </w:r>
            <w:r>
              <w:rPr>
                <w:rFonts w:asciiTheme="minorHAnsi" w:hAnsiTheme="minorHAnsi"/>
                <w:noProof/>
                <w:sz w:val="22"/>
                <w:lang w:eastAsia="ja-JP"/>
              </w:rPr>
              <w:tab/>
            </w:r>
            <w:r w:rsidRPr="005E43DF">
              <w:rPr>
                <w:rStyle w:val="Hyperlink"/>
                <w:noProof/>
              </w:rPr>
              <w:t>Kesimpulan</w:t>
            </w:r>
            <w:r>
              <w:rPr>
                <w:noProof/>
                <w:webHidden/>
              </w:rPr>
              <w:tab/>
            </w:r>
            <w:r>
              <w:rPr>
                <w:noProof/>
                <w:webHidden/>
              </w:rPr>
              <w:fldChar w:fldCharType="begin"/>
            </w:r>
            <w:r>
              <w:rPr>
                <w:noProof/>
                <w:webHidden/>
              </w:rPr>
              <w:instrText xml:space="preserve"> PAGEREF _Toc98457693 \h </w:instrText>
            </w:r>
            <w:r>
              <w:rPr>
                <w:noProof/>
                <w:webHidden/>
              </w:rPr>
            </w:r>
            <w:r>
              <w:rPr>
                <w:noProof/>
                <w:webHidden/>
              </w:rPr>
              <w:fldChar w:fldCharType="separate"/>
            </w:r>
            <w:r>
              <w:rPr>
                <w:noProof/>
                <w:webHidden/>
              </w:rPr>
              <w:t>64</w:t>
            </w:r>
            <w:r>
              <w:rPr>
                <w:noProof/>
                <w:webHidden/>
              </w:rPr>
              <w:fldChar w:fldCharType="end"/>
            </w:r>
          </w:hyperlink>
        </w:p>
        <w:p w14:paraId="1F118FB2" w14:textId="77777777" w:rsidR="00BD3A78" w:rsidRDefault="00F91149">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sidR="00BD3A78">
              <w:rPr>
                <w:noProof/>
                <w:webHidden/>
              </w:rPr>
              <w:t>65</w:t>
            </w:r>
            <w:r w:rsidR="00BD3A78">
              <w:rPr>
                <w:noProof/>
                <w:webHidden/>
              </w:rPr>
              <w:fldChar w:fldCharType="end"/>
            </w:r>
          </w:hyperlink>
        </w:p>
        <w:p w14:paraId="7FC26F29" w14:textId="77777777" w:rsidR="00BD3A78" w:rsidRDefault="00F91149">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sidR="00BD3A78">
              <w:rPr>
                <w:noProof/>
                <w:webHidden/>
              </w:rPr>
              <w:t>66</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7634"/>
      <w:bookmarkStart w:id="10" w:name="_Toc98453566"/>
      <w:bookmarkStart w:id="11"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9"/>
      <w:r w:rsidR="002B5879" w:rsidRPr="002212F0">
        <w:rPr>
          <w:rFonts w:ascii="Times New Roman" w:hAnsi="Times New Roman" w:cs="Times New Roman"/>
        </w:rPr>
        <w:t xml:space="preserve"> </w:t>
      </w:r>
      <w:bookmarkStart w:id="12" w:name="_Toc98448446"/>
      <w:bookmarkEnd w:id="0"/>
      <w:bookmarkEnd w:id="3"/>
      <w:r w:rsidR="00C50E77" w:rsidRPr="002212F0">
        <w:rPr>
          <w:rFonts w:ascii="Times New Roman" w:hAnsi="Times New Roman" w:cs="Times New Roman"/>
          <w:lang w:val="en-US"/>
        </w:rPr>
        <w:t xml:space="preserve"> </w:t>
      </w:r>
      <w:bookmarkStart w:id="13" w:name="_Toc98448529"/>
    </w:p>
    <w:p w14:paraId="4C423800" w14:textId="20892566" w:rsidR="00314E29" w:rsidRPr="00C50E77" w:rsidRDefault="008C090F" w:rsidP="00C50E77">
      <w:pPr>
        <w:pStyle w:val="Heading1"/>
        <w:rPr>
          <w:rFonts w:ascii="Times New Roman" w:hAnsi="Times New Roman" w:cs="Times New Roman"/>
        </w:rPr>
      </w:pPr>
      <w:bookmarkStart w:id="14" w:name="_Toc98457635"/>
      <w:r w:rsidRPr="00C50E77">
        <w:t>PENDAHULUAN</w:t>
      </w:r>
      <w:bookmarkEnd w:id="10"/>
      <w:bookmarkEnd w:id="11"/>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33F2BB6B"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 di</w:t>
      </w:r>
      <w:r w:rsidR="009E2774">
        <w:rPr>
          <w:lang w:val="en-US"/>
        </w:rPr>
        <w:t xml:space="preserve"> </w:t>
      </w:r>
      <w:r w:rsidR="00E018D9" w:rsidRPr="0060099C">
        <w:t xml:space="preserve">mana ketika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ditengah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akurasian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6" w:name="_Toc98448448"/>
      <w:bookmarkStart w:id="27" w:name="_Toc98448531"/>
      <w:bookmarkStart w:id="28" w:name="_Toc98457637"/>
      <w:r w:rsidRPr="00177BB0">
        <w:t>Rumusan Masalah</w:t>
      </w:r>
      <w:bookmarkEnd w:id="26"/>
      <w:bookmarkEnd w:id="27"/>
      <w:bookmarkEnd w:id="28"/>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29" w:name="_Toc98448449"/>
      <w:bookmarkStart w:id="30" w:name="_Toc98448532"/>
      <w:bookmarkStart w:id="31" w:name="_Toc98457638"/>
      <w:r w:rsidRPr="0060099C">
        <w:t>Batasan Masalah</w:t>
      </w:r>
      <w:bookmarkEnd w:id="29"/>
      <w:bookmarkEnd w:id="30"/>
      <w:bookmarkEnd w:id="31"/>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2" w:name="_Toc98448450"/>
      <w:bookmarkStart w:id="33" w:name="_Toc98448533"/>
      <w:bookmarkStart w:id="34" w:name="_Toc98457639"/>
      <w:r w:rsidRPr="0060099C">
        <w:lastRenderedPageBreak/>
        <w:t>Tujuan Penelitian</w:t>
      </w:r>
      <w:bookmarkEnd w:id="32"/>
      <w:bookmarkEnd w:id="33"/>
      <w:bookmarkEnd w:id="34"/>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5" w:name="_Toc98448451"/>
      <w:bookmarkStart w:id="36" w:name="_Toc98448534"/>
      <w:bookmarkStart w:id="37" w:name="_Toc98457640"/>
      <w:r w:rsidRPr="0060099C">
        <w:t>Manfaat Penelitian</w:t>
      </w:r>
      <w:bookmarkEnd w:id="35"/>
      <w:bookmarkEnd w:id="36"/>
      <w:bookmarkEnd w:id="37"/>
    </w:p>
    <w:p w14:paraId="2E92747F" w14:textId="6E1D975F" w:rsidR="00DF475F" w:rsidRPr="00177BB0" w:rsidRDefault="00DF475F" w:rsidP="0087657B">
      <w:pPr>
        <w:pStyle w:val="BABIManfaatSub"/>
      </w:pPr>
      <w:bookmarkStart w:id="38" w:name="_Toc98448452"/>
      <w:bookmarkStart w:id="39" w:name="_Toc98448535"/>
      <w:r w:rsidRPr="00177BB0">
        <w:t xml:space="preserve">Manfaat </w:t>
      </w:r>
      <w:r w:rsidR="006F5FDE" w:rsidRPr="00177BB0">
        <w:t>Bagi Objek</w:t>
      </w:r>
      <w:bookmarkEnd w:id="38"/>
      <w:bookmarkEnd w:id="39"/>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0" w:name="_Toc98448453"/>
      <w:bookmarkStart w:id="41" w:name="_Toc98448536"/>
      <w:r w:rsidRPr="0060099C">
        <w:t xml:space="preserve">Manfaat </w:t>
      </w:r>
      <w:r w:rsidR="001E0513" w:rsidRPr="0060099C">
        <w:t>Bagi Peneliti</w:t>
      </w:r>
      <w:bookmarkEnd w:id="40"/>
      <w:bookmarkEnd w:id="41"/>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2" w:name="_Toc98448454"/>
      <w:bookmarkStart w:id="43" w:name="_Toc98448537"/>
      <w:bookmarkStart w:id="44" w:name="_Toc98457641"/>
      <w:r w:rsidRPr="0060099C">
        <w:lastRenderedPageBreak/>
        <w:t>Sistematika Penulisan</w:t>
      </w:r>
      <w:bookmarkEnd w:id="42"/>
      <w:bookmarkEnd w:id="43"/>
      <w:bookmarkEnd w:id="44"/>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5" w:name="_Toc98448455"/>
      <w:bookmarkStart w:id="46" w:name="_Toc98448538"/>
      <w:bookmarkStart w:id="47" w:name="_Toc98457642"/>
      <w:bookmarkStart w:id="48" w:name="_Toc98453567"/>
      <w:bookmarkStart w:id="49" w:name="_Toc98455488"/>
      <w:r w:rsidRPr="000868D3">
        <w:rPr>
          <w:rFonts w:ascii="Times New Roman" w:hAnsi="Times New Roman" w:cs="Times New Roman"/>
        </w:rPr>
        <w:lastRenderedPageBreak/>
        <w:t>Bab I</w:t>
      </w:r>
      <w:r>
        <w:rPr>
          <w:rFonts w:ascii="Times New Roman" w:hAnsi="Times New Roman" w:cs="Times New Roman"/>
          <w:lang w:val="en-US"/>
        </w:rPr>
        <w:t>I</w:t>
      </w:r>
      <w:bookmarkStart w:id="50" w:name="_Toc98448456"/>
      <w:bookmarkStart w:id="51" w:name="_Toc98448539"/>
      <w:bookmarkEnd w:id="45"/>
      <w:bookmarkEnd w:id="46"/>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7"/>
    </w:p>
    <w:p w14:paraId="0E6A559D" w14:textId="2892EDA1" w:rsidR="007F24EF" w:rsidRPr="00C50E77" w:rsidRDefault="007F24EF" w:rsidP="00160F15">
      <w:pPr>
        <w:pStyle w:val="Heading1"/>
        <w:rPr>
          <w:rFonts w:ascii="Times New Roman" w:hAnsi="Times New Roman" w:cs="Times New Roman"/>
        </w:rPr>
      </w:pPr>
      <w:bookmarkStart w:id="52" w:name="_Toc98457643"/>
      <w:r w:rsidRPr="00C50E77">
        <w:rPr>
          <w:lang w:val="en-US"/>
        </w:rPr>
        <w:t>LANDASAN TEORI</w:t>
      </w:r>
      <w:bookmarkEnd w:id="48"/>
      <w:bookmarkEnd w:id="49"/>
      <w:bookmarkEnd w:id="50"/>
      <w:bookmarkEnd w:id="51"/>
      <w:bookmarkEnd w:id="52"/>
    </w:p>
    <w:p w14:paraId="20631572" w14:textId="77777777" w:rsidR="007F24EF" w:rsidRDefault="007F24EF" w:rsidP="00160F15">
      <w:pPr>
        <w:pStyle w:val="BABIIJudul"/>
      </w:pPr>
      <w:bookmarkStart w:id="53" w:name="_Toc98448457"/>
      <w:bookmarkStart w:id="54" w:name="_Toc98448540"/>
      <w:bookmarkStart w:id="55" w:name="_Toc98453568"/>
      <w:bookmarkStart w:id="56" w:name="_Toc98457644"/>
      <w:r>
        <w:t>Tinjauan Pustaka</w:t>
      </w:r>
      <w:bookmarkEnd w:id="53"/>
      <w:bookmarkEnd w:id="54"/>
      <w:bookmarkEnd w:id="55"/>
      <w:bookmarkEnd w:id="56"/>
    </w:p>
    <w:p w14:paraId="143A6CBD" w14:textId="77777777" w:rsidR="007F24EF" w:rsidRDefault="007F24EF" w:rsidP="00160F15">
      <w:pPr>
        <w:pStyle w:val="BABIILandasanTeori"/>
      </w:pPr>
      <w:bookmarkStart w:id="57" w:name="_Toc98457645"/>
      <w:r>
        <w:t>Integrasi Aplikasi Web dan Android</w:t>
      </w:r>
      <w:bookmarkEnd w:id="57"/>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8" w:name="_Toc98457646"/>
      <w:r>
        <w:t>Penerapan Metode Geocode pada Aplikasi Android</w:t>
      </w:r>
      <w:bookmarkEnd w:id="58"/>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w:t>
      </w:r>
      <w:r>
        <w:rPr>
          <w:lang w:val="en-US"/>
        </w:rPr>
        <w:lastRenderedPageBreak/>
        <w:t xml:space="preserve">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59" w:name="_Toc98448458"/>
      <w:bookmarkStart w:id="60" w:name="_Toc98448541"/>
      <w:bookmarkStart w:id="61" w:name="_Toc98453569"/>
      <w:bookmarkStart w:id="62" w:name="_Toc98457647"/>
      <w:r>
        <w:lastRenderedPageBreak/>
        <w:t>Landasan Teori</w:t>
      </w:r>
      <w:bookmarkStart w:id="63" w:name="_Toc98448366"/>
      <w:bookmarkStart w:id="64" w:name="_Toc98448412"/>
      <w:bookmarkStart w:id="65" w:name="_Toc98448459"/>
      <w:bookmarkStart w:id="66" w:name="_Toc98448501"/>
      <w:bookmarkStart w:id="67" w:name="_Toc98448542"/>
      <w:bookmarkStart w:id="68" w:name="_Toc98448736"/>
      <w:bookmarkStart w:id="69" w:name="_Toc98448367"/>
      <w:bookmarkStart w:id="70" w:name="_Toc98448413"/>
      <w:bookmarkStart w:id="71" w:name="_Toc98448460"/>
      <w:bookmarkStart w:id="72" w:name="_Toc98448502"/>
      <w:bookmarkStart w:id="73" w:name="_Toc98448543"/>
      <w:bookmarkStart w:id="74" w:name="_Toc9844873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A65CB7C" w14:textId="77777777" w:rsidR="007F24EF" w:rsidRDefault="007F24EF" w:rsidP="00160F15">
      <w:pPr>
        <w:pStyle w:val="BABIILandasanTeori"/>
      </w:pPr>
      <w:bookmarkStart w:id="75" w:name="_Toc98448461"/>
      <w:bookmarkStart w:id="76" w:name="_Toc98448544"/>
      <w:bookmarkStart w:id="77" w:name="_Toc98457648"/>
      <w:r>
        <w:t>Peta</w:t>
      </w:r>
      <w:bookmarkEnd w:id="75"/>
      <w:bookmarkEnd w:id="76"/>
      <w:bookmarkEnd w:id="77"/>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8" w:name="_Toc98448462"/>
      <w:bookmarkStart w:id="79" w:name="_Toc98448545"/>
      <w:bookmarkStart w:id="80" w:name="_Toc98457649"/>
      <w:r w:rsidRPr="00A445A5">
        <w:t>Google Maps</w:t>
      </w:r>
      <w:bookmarkEnd w:id="78"/>
      <w:bookmarkEnd w:id="79"/>
      <w:bookmarkEnd w:id="80"/>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1" w:name="_Toc98448463"/>
      <w:bookmarkStart w:id="82" w:name="_Toc98448546"/>
      <w:bookmarkStart w:id="83" w:name="_Toc98457650"/>
      <w:r>
        <w:t>Google Maps API</w:t>
      </w:r>
      <w:bookmarkEnd w:id="81"/>
      <w:bookmarkEnd w:id="82"/>
      <w:bookmarkEnd w:id="83"/>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4" w:name="_Toc98448464"/>
      <w:bookmarkStart w:id="85" w:name="_Toc98448547"/>
      <w:bookmarkStart w:id="86" w:name="_Toc98457651"/>
      <w:r w:rsidRPr="00246481">
        <w:lastRenderedPageBreak/>
        <w:t>Global Positioning System</w:t>
      </w:r>
      <w:r>
        <w:t xml:space="preserve"> (GPS)</w:t>
      </w:r>
      <w:bookmarkEnd w:id="84"/>
      <w:bookmarkEnd w:id="85"/>
      <w:bookmarkEnd w:id="86"/>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7" w:name="_Toc98448465"/>
      <w:bookmarkStart w:id="88" w:name="_Toc98448548"/>
      <w:bookmarkStart w:id="89" w:name="_Toc98457652"/>
      <w:r w:rsidRPr="00810CBC">
        <w:t>Location-Based Services</w:t>
      </w:r>
      <w:r>
        <w:t xml:space="preserve"> (LBS)</w:t>
      </w:r>
      <w:bookmarkEnd w:id="87"/>
      <w:bookmarkEnd w:id="88"/>
      <w:bookmarkEnd w:id="89"/>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0" w:name="_Toc98448466"/>
      <w:bookmarkStart w:id="91" w:name="_Toc98448549"/>
      <w:bookmarkStart w:id="92" w:name="_Toc98457653"/>
      <w:r w:rsidRPr="007F16C0">
        <w:t>Geocoding</w:t>
      </w:r>
      <w:bookmarkEnd w:id="90"/>
      <w:bookmarkEnd w:id="91"/>
      <w:bookmarkEnd w:id="92"/>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3" w:name="_Toc98448467"/>
      <w:bookmarkStart w:id="94" w:name="_Toc98448550"/>
      <w:bookmarkStart w:id="95" w:name="_Toc98457654"/>
      <w:r>
        <w:t>Longitude dan Latitude</w:t>
      </w:r>
      <w:bookmarkEnd w:id="93"/>
      <w:bookmarkEnd w:id="94"/>
      <w:bookmarkEnd w:id="95"/>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73E04CCD" w:rsidR="007F24EF" w:rsidRDefault="007F24EF" w:rsidP="002212F0">
      <w:pPr>
        <w:pStyle w:val="Gambar"/>
        <w:ind w:hanging="1890"/>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1</w:t>
      </w:r>
      <w:r w:rsidR="00CE31A5">
        <w:fldChar w:fldCharType="end"/>
      </w:r>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60AD9C58" w:rsidR="007F24EF"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2</w:t>
      </w:r>
      <w:r w:rsidR="00CE31A5">
        <w:fldChar w:fldCharType="end"/>
      </w:r>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63FEA949" w:rsidR="007F24EF"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3</w:t>
      </w:r>
      <w:r w:rsidR="00CE31A5">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3558C94B" w:rsidR="007F24EF"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4</w:t>
      </w:r>
      <w:r w:rsidR="00CE31A5">
        <w:fldChar w:fldCharType="end"/>
      </w:r>
      <w:r>
        <w:t xml:space="preserve"> Ilustrasi perbandingan dari garis latitude dan longitude</w:t>
      </w:r>
    </w:p>
    <w:p w14:paraId="24A9629F" w14:textId="77777777" w:rsidR="007F24EF" w:rsidRDefault="007F24EF" w:rsidP="00160F15">
      <w:pPr>
        <w:pStyle w:val="BABIILandasanTeori"/>
      </w:pPr>
      <w:bookmarkStart w:id="96" w:name="_Toc98448468"/>
      <w:bookmarkStart w:id="97" w:name="_Toc98448551"/>
      <w:bookmarkStart w:id="98" w:name="_Toc98457655"/>
      <w:r>
        <w:t>Android</w:t>
      </w:r>
      <w:bookmarkEnd w:id="96"/>
      <w:bookmarkEnd w:id="97"/>
      <w:bookmarkEnd w:id="98"/>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99" w:name="_Toc98448469"/>
      <w:bookmarkStart w:id="100" w:name="_Toc98448552"/>
      <w:bookmarkStart w:id="101" w:name="_Toc98457656"/>
      <w:r>
        <w:t>Aplikasi</w:t>
      </w:r>
      <w:bookmarkEnd w:id="99"/>
      <w:bookmarkEnd w:id="100"/>
      <w:bookmarkEnd w:id="101"/>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2" w:name="_Toc98448470"/>
      <w:bookmarkStart w:id="103" w:name="_Toc98448553"/>
      <w:bookmarkStart w:id="104" w:name="_Toc98457657"/>
      <w:r>
        <w:t>Bahasa Pemrograman PHP</w:t>
      </w:r>
      <w:bookmarkEnd w:id="102"/>
      <w:bookmarkEnd w:id="103"/>
      <w:bookmarkEnd w:id="104"/>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5" w:name="_Toc98448471"/>
      <w:bookmarkStart w:id="106" w:name="_Toc98448554"/>
      <w:bookmarkStart w:id="107" w:name="_Toc98457658"/>
      <w:r>
        <w:lastRenderedPageBreak/>
        <w:t>Database MySQL</w:t>
      </w:r>
      <w:bookmarkEnd w:id="105"/>
      <w:bookmarkEnd w:id="106"/>
      <w:bookmarkEnd w:id="107"/>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8" w:name="_Toc98448472"/>
      <w:bookmarkStart w:id="109" w:name="_Toc98448555"/>
      <w:bookmarkStart w:id="110" w:name="_Toc98457659"/>
      <w:r>
        <w:t>Unified Modeling Language (UML)</w:t>
      </w:r>
      <w:bookmarkEnd w:id="108"/>
      <w:bookmarkEnd w:id="109"/>
      <w:bookmarkEnd w:id="110"/>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77777777" w:rsidR="007F24EF" w:rsidRDefault="007F24EF" w:rsidP="00160F15">
      <w:pPr>
        <w:pStyle w:val="BABIIUMLSub"/>
        <w:ind w:left="2340" w:hanging="900"/>
      </w:pPr>
      <w:bookmarkStart w:id="111" w:name="_Toc98457660"/>
      <w:r w:rsidRPr="006154F6">
        <w:t>Use Case Diagram</w:t>
      </w:r>
      <w:bookmarkEnd w:id="111"/>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565AE9E4" w:rsidR="00F91149" w:rsidRPr="006154F6"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5</w:t>
                            </w:r>
                            <w:r w:rsidR="00CE31A5">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565AE9E4" w:rsidR="00F91149" w:rsidRPr="006154F6"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5</w:t>
                      </w:r>
                      <w:r w:rsidR="00CE31A5">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2" w:name="_Toc98457661"/>
      <w:r>
        <w:t>Activity diagram</w:t>
      </w:r>
      <w:bookmarkEnd w:id="112"/>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573F3D84" w:rsidR="00F91149" w:rsidRPr="0074013A"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6</w:t>
                            </w:r>
                            <w:r w:rsidR="00CE31A5">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573F3D84" w:rsidR="00F91149" w:rsidRPr="0074013A"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6</w:t>
                      </w:r>
                      <w:r w:rsidR="00CE31A5">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3" w:name="_Toc98457662"/>
      <w:r>
        <w:t>Sequence Diagram</w:t>
      </w:r>
      <w:bookmarkEnd w:id="113"/>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700C99B" w:rsidR="00F91149" w:rsidRPr="00475AB8"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7</w:t>
                            </w:r>
                            <w:r w:rsidR="00CE31A5">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700C99B" w:rsidR="00F91149" w:rsidRPr="00475AB8"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7</w:t>
                      </w:r>
                      <w:r w:rsidR="00CE31A5">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4" w:name="_Toc98457663"/>
      <w:r>
        <w:t>Class Diagram</w:t>
      </w:r>
      <w:bookmarkEnd w:id="114"/>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7D817169" w:rsidR="00F91149" w:rsidRPr="00290887"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8</w:t>
                            </w:r>
                            <w:r w:rsidR="00CE31A5">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7D817169" w:rsidR="00F91149" w:rsidRPr="00290887" w:rsidRDefault="00F91149"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5</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8</w:t>
                      </w:r>
                      <w:r w:rsidR="00CE31A5">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5" w:name="_Toc98448473"/>
      <w:bookmarkStart w:id="116" w:name="_Toc98448556"/>
      <w:bookmarkStart w:id="117" w:name="_Toc98457664"/>
      <w:r>
        <w:t>JavaScript Object Notation (JSON)</w:t>
      </w:r>
      <w:bookmarkEnd w:id="115"/>
      <w:bookmarkEnd w:id="116"/>
      <w:bookmarkEnd w:id="117"/>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8" w:name="_Toc98448474"/>
      <w:bookmarkStart w:id="119" w:name="_Toc98448557"/>
      <w:bookmarkStart w:id="120" w:name="_Toc98457665"/>
      <w:r>
        <w:t>Application Programming Interface (API)</w:t>
      </w:r>
      <w:bookmarkEnd w:id="118"/>
      <w:bookmarkEnd w:id="119"/>
      <w:bookmarkEnd w:id="120"/>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1" w:name="_Toc98448475"/>
      <w:bookmarkStart w:id="122" w:name="_Toc98448558"/>
      <w:bookmarkStart w:id="123" w:name="_Toc98457666"/>
      <w:r>
        <w:lastRenderedPageBreak/>
        <w:t>REST API</w:t>
      </w:r>
      <w:bookmarkEnd w:id="121"/>
      <w:bookmarkEnd w:id="122"/>
      <w:bookmarkEnd w:id="123"/>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4" w:name="_Toc98448476"/>
      <w:bookmarkStart w:id="125" w:name="_Toc98448559"/>
      <w:bookmarkStart w:id="126" w:name="_Toc98457667"/>
      <w:r>
        <w:lastRenderedPageBreak/>
        <w:t>Volley</w:t>
      </w:r>
      <w:bookmarkEnd w:id="124"/>
      <w:bookmarkEnd w:id="125"/>
      <w:bookmarkEnd w:id="126"/>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7" w:name="_Toc98448477"/>
      <w:bookmarkStart w:id="128" w:name="_Toc98448560"/>
      <w:bookmarkStart w:id="129" w:name="_Toc98457668"/>
      <w:r>
        <w:t>Entity Relationship Diagram (ERD)</w:t>
      </w:r>
      <w:bookmarkEnd w:id="127"/>
      <w:bookmarkEnd w:id="128"/>
      <w:bookmarkEnd w:id="129"/>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77777777" w:rsidR="007F24EF" w:rsidRDefault="007F24EF" w:rsidP="00244781">
      <w:pPr>
        <w:pStyle w:val="BABIIERDSub"/>
        <w:tabs>
          <w:tab w:val="right" w:pos="1440"/>
        </w:tabs>
        <w:ind w:left="2340" w:hanging="900"/>
      </w:pPr>
      <w:bookmarkStart w:id="130" w:name="_Toc98457669"/>
      <w:r>
        <w:t>Entitas</w:t>
      </w:r>
      <w:bookmarkEnd w:id="130"/>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1" w:name="_Toc98457670"/>
      <w:r>
        <w:t>Atribut</w:t>
      </w:r>
      <w:bookmarkEnd w:id="131"/>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2" w:name="_Toc98457671"/>
      <w:r>
        <w:t>Relasi</w:t>
      </w:r>
      <w:bookmarkEnd w:id="132"/>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3" w:name="_Toc98448478"/>
      <w:bookmarkStart w:id="134" w:name="_Toc98448561"/>
      <w:bookmarkStart w:id="135" w:name="_Toc98457672"/>
      <w:bookmarkStart w:id="136" w:name="_Toc98453570"/>
      <w:bookmarkStart w:id="137"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8" w:name="_Toc98448479"/>
      <w:bookmarkStart w:id="139" w:name="_Toc98448562"/>
      <w:bookmarkEnd w:id="133"/>
      <w:bookmarkEnd w:id="134"/>
      <w:r w:rsidR="00683103" w:rsidRPr="00683103">
        <w:rPr>
          <w:lang w:val="en-US"/>
        </w:rPr>
        <w:t xml:space="preserve"> </w:t>
      </w:r>
      <w:r w:rsidR="00683103" w:rsidRPr="00683103">
        <w:rPr>
          <w:color w:val="FFFFFF" w:themeColor="background1"/>
          <w:sz w:val="2"/>
          <w:lang w:val="en-US"/>
        </w:rPr>
        <w:t>METODOLOGI PENELITIAN</w:t>
      </w:r>
      <w:bookmarkEnd w:id="135"/>
    </w:p>
    <w:p w14:paraId="1D4600EA" w14:textId="17FF1380" w:rsidR="007F24EF" w:rsidRPr="00C50E77" w:rsidRDefault="007F24EF" w:rsidP="00C50E77">
      <w:pPr>
        <w:pStyle w:val="Heading1"/>
        <w:rPr>
          <w:rFonts w:ascii="Times New Roman" w:hAnsi="Times New Roman" w:cs="Times New Roman"/>
        </w:rPr>
      </w:pPr>
      <w:bookmarkStart w:id="140" w:name="_Toc98457673"/>
      <w:r w:rsidRPr="00C50E77">
        <w:rPr>
          <w:lang w:val="en-US"/>
        </w:rPr>
        <w:t>METODOLOGI PENELITIAN</w:t>
      </w:r>
      <w:bookmarkEnd w:id="136"/>
      <w:bookmarkEnd w:id="137"/>
      <w:bookmarkEnd w:id="138"/>
      <w:bookmarkEnd w:id="139"/>
      <w:bookmarkEnd w:id="140"/>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1" w:name="_Toc98453571"/>
      <w:bookmarkStart w:id="142" w:name="_Toc98457674"/>
      <w:r w:rsidRPr="00231D73">
        <w:t>Analisis Pengembangan Perangkat Lunak</w:t>
      </w:r>
      <w:bookmarkEnd w:id="141"/>
      <w:bookmarkEnd w:id="142"/>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3" w:name="_Toc98453572"/>
      <w:r>
        <w:t>Studi Pustaka</w:t>
      </w:r>
      <w:bookmarkEnd w:id="143"/>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4" w:name="_Toc98453573"/>
      <w:r w:rsidRPr="00853DCA">
        <w:t>Studi Lapangan</w:t>
      </w:r>
      <w:bookmarkEnd w:id="144"/>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5" w:name="_Toc98453574"/>
      <w:r w:rsidRPr="007A6FE0">
        <w:lastRenderedPageBreak/>
        <w:t>Observasi Lokasi Geologi Objek</w:t>
      </w:r>
      <w:bookmarkEnd w:id="145"/>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6" w:name="_Toc98453575"/>
      <w:r>
        <w:t xml:space="preserve">Perubahan Koordinat </w:t>
      </w:r>
      <w:r>
        <w:rPr>
          <w:i/>
        </w:rPr>
        <w:t xml:space="preserve">Latitude </w:t>
      </w:r>
      <w:r>
        <w:t xml:space="preserve">dan </w:t>
      </w:r>
      <w:r>
        <w:rPr>
          <w:i/>
        </w:rPr>
        <w:t xml:space="preserve">Longitude </w:t>
      </w:r>
      <w:r>
        <w:t>Berdasarkan Pergerakan Lempeng Bumi</w:t>
      </w:r>
      <w:bookmarkEnd w:id="146"/>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47" w:name="_Toc98453576"/>
      <w:r>
        <w:t>Mapping Lokasi Meja</w:t>
      </w:r>
      <w:bookmarkEnd w:id="147"/>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17FE0BDA" w:rsidR="007F24EF" w:rsidRDefault="002212F0" w:rsidP="002212F0">
      <w:pPr>
        <w:pStyle w:val="Gambar"/>
      </w:pPr>
      <w:bookmarkStart w:id="148" w:name="_Ref98456656"/>
      <w:r>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1</w:t>
      </w:r>
      <w:r w:rsidR="00CE31A5">
        <w:fldChar w:fldCharType="end"/>
      </w:r>
      <w:bookmarkEnd w:id="148"/>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49" w:name="_Toc98453577"/>
      <w:bookmarkStart w:id="150" w:name="_Toc98457675"/>
      <w:r>
        <w:rPr>
          <w:lang w:val="en-US"/>
        </w:rPr>
        <w:lastRenderedPageBreak/>
        <w:t>Desain</w:t>
      </w:r>
      <w:bookmarkEnd w:id="149"/>
      <w:bookmarkEnd w:id="150"/>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1" w:name="_Toc98457676"/>
      <w:r>
        <w:t>Rancangan Basis Data</w:t>
      </w:r>
      <w:bookmarkEnd w:id="151"/>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084CE15B" w:rsidR="007F24EF" w:rsidRPr="004924CC"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2</w:t>
      </w:r>
      <w:r w:rsidR="00CE31A5">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2" w:name="_Toc98457677"/>
      <w:r>
        <w:t>Unified Modeling Language (UML)</w:t>
      </w:r>
      <w:bookmarkEnd w:id="152"/>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3" w:name="_Toc98457678"/>
      <w:r>
        <w:t>Use Case Diagram</w:t>
      </w:r>
      <w:bookmarkEnd w:id="153"/>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111816F7" w:rsidR="007F24EF" w:rsidRDefault="007F24EF" w:rsidP="002212F0">
      <w:pPr>
        <w:pStyle w:val="Gambar"/>
      </w:pPr>
      <w:r w:rsidRPr="00637F6B">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3</w:t>
      </w:r>
      <w:r w:rsidR="00CE31A5">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4" w:name="_Toc98457679"/>
      <w:r>
        <w:lastRenderedPageBreak/>
        <w:t>Activity Diagram</w:t>
      </w:r>
      <w:bookmarkEnd w:id="154"/>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4EB0CDA0" w:rsidR="00CE332F" w:rsidRPr="00CE332F"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4</w:t>
      </w:r>
      <w:r w:rsidR="00CE31A5">
        <w:fldChar w:fldCharType="end"/>
      </w:r>
      <w:r>
        <w:t xml:space="preserve"> Activity Diagram</w:t>
      </w:r>
    </w:p>
    <w:p w14:paraId="4BECD73A" w14:textId="77777777" w:rsidR="007F24EF" w:rsidRDefault="007F24EF" w:rsidP="00A81C3D">
      <w:pPr>
        <w:pStyle w:val="BABIIIDesainSubUML"/>
      </w:pPr>
      <w:bookmarkStart w:id="155" w:name="_Toc98457680"/>
      <w:r>
        <w:t>Sequence Diagram</w:t>
      </w:r>
      <w:bookmarkEnd w:id="155"/>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323D31A5" w:rsidR="007F24EF" w:rsidRPr="007F24EF"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5</w:t>
      </w:r>
      <w:r w:rsidR="00CE31A5">
        <w:fldChar w:fldCharType="end"/>
      </w:r>
      <w:r>
        <w:t xml:space="preserve"> Sequence Diagram</w:t>
      </w:r>
    </w:p>
    <w:p w14:paraId="4EE8AD69" w14:textId="77777777" w:rsidR="007F24EF" w:rsidRPr="00751BD4" w:rsidRDefault="007F24EF" w:rsidP="00A81C3D">
      <w:pPr>
        <w:pStyle w:val="BABIIIDesainSubUML"/>
      </w:pPr>
      <w:bookmarkStart w:id="156" w:name="_Toc98457681"/>
      <w:r>
        <w:t>Class Diagram</w:t>
      </w:r>
      <w:bookmarkEnd w:id="15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49474DFA" w:rsidR="007F24EF" w:rsidRPr="00454D02" w:rsidRDefault="007F24EF" w:rsidP="002212F0">
      <w:pPr>
        <w:pStyle w:val="Gambar"/>
      </w:pPr>
      <w:r>
        <w:t xml:space="preserve">Gambar </w:t>
      </w:r>
      <w:r w:rsidR="00CE31A5">
        <w:fldChar w:fldCharType="begin"/>
      </w:r>
      <w:r w:rsidR="00CE31A5">
        <w:instrText xml:space="preserve"> STYLEREF 1 \s </w:instrText>
      </w:r>
      <w:r w:rsidR="00CE31A5">
        <w:fldChar w:fldCharType="separate"/>
      </w:r>
      <w:r w:rsidR="00CE31A5">
        <w:rPr>
          <w:noProof/>
        </w:rPr>
        <w:t>7</w:t>
      </w:r>
      <w:r w:rsidR="00CE31A5">
        <w:fldChar w:fldCharType="end"/>
      </w:r>
      <w:r w:rsidR="00CE31A5">
        <w:t>.</w:t>
      </w:r>
      <w:r w:rsidR="00CE31A5">
        <w:fldChar w:fldCharType="begin"/>
      </w:r>
      <w:r w:rsidR="00CE31A5">
        <w:instrText xml:space="preserve"> SEQ Gambar \* ARABIC \s 1 </w:instrText>
      </w:r>
      <w:r w:rsidR="00CE31A5">
        <w:fldChar w:fldCharType="separate"/>
      </w:r>
      <w:r w:rsidR="00CE31A5">
        <w:rPr>
          <w:noProof/>
        </w:rPr>
        <w:t>6</w:t>
      </w:r>
      <w:r w:rsidR="00CE31A5">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7" w:name="_Toc98448480"/>
      <w:bookmarkStart w:id="158" w:name="_Toc98448563"/>
      <w:bookmarkStart w:id="159" w:name="_Toc98457682"/>
      <w:bookmarkStart w:id="160" w:name="_Toc98453578"/>
      <w:bookmarkStart w:id="161"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2" w:name="_Toc98448481"/>
      <w:bookmarkStart w:id="163" w:name="_Toc98448564"/>
      <w:bookmarkEnd w:id="157"/>
      <w:bookmarkEnd w:id="158"/>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59"/>
    </w:p>
    <w:p w14:paraId="16747AE6" w14:textId="037294D1" w:rsidR="00C50E77" w:rsidRPr="00C50E77" w:rsidRDefault="007F24EF" w:rsidP="00C50E77">
      <w:pPr>
        <w:pStyle w:val="Heading1"/>
        <w:rPr>
          <w:rFonts w:hint="eastAsia"/>
          <w:lang w:val="en-US"/>
        </w:rPr>
      </w:pPr>
      <w:bookmarkStart w:id="164" w:name="_Toc98457683"/>
      <w:r w:rsidRPr="00C50E77">
        <w:rPr>
          <w:lang w:val="en-US"/>
        </w:rPr>
        <w:t>IMPLEMENTASI</w:t>
      </w:r>
      <w:bookmarkEnd w:id="160"/>
      <w:bookmarkEnd w:id="161"/>
      <w:bookmarkEnd w:id="162"/>
      <w:bookmarkEnd w:id="163"/>
      <w:bookmarkEnd w:id="164"/>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5" w:name="_Toc98453579"/>
      <w:bookmarkStart w:id="166" w:name="_Toc98457684"/>
      <w:r w:rsidRPr="00177BB0">
        <w:t>Implementasi</w:t>
      </w:r>
      <w:bookmarkEnd w:id="165"/>
      <w:bookmarkEnd w:id="166"/>
    </w:p>
    <w:p w14:paraId="5A716A0D" w14:textId="77777777" w:rsidR="0016212D" w:rsidRPr="00766A3B" w:rsidRDefault="0016212D" w:rsidP="00231D73">
      <w:pPr>
        <w:pStyle w:val="BABIVImplementasi"/>
        <w:rPr>
          <w:b/>
        </w:rPr>
      </w:pPr>
      <w:bookmarkStart w:id="167" w:name="_Toc98457685"/>
      <w:r>
        <w:t>Implementasi Metode Reverse Geocoding</w:t>
      </w:r>
      <w:bookmarkEnd w:id="167"/>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F91149" w:rsidRPr="00C31524"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F91149" w:rsidRPr="00C31524"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F91149" w:rsidRPr="00C31524"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F91149" w:rsidRPr="00C31524"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F91149" w:rsidRDefault="00F91149"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F91149" w:rsidRDefault="00F91149"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F91149" w:rsidRPr="00C31524" w:rsidRDefault="00F91149"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F91149" w:rsidRDefault="00F91149"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F91149" w:rsidRDefault="00F91149"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F91149" w:rsidRPr="00C31524" w:rsidRDefault="00F91149"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F91149" w:rsidRPr="00C31524" w:rsidRDefault="00F91149"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F91149" w:rsidRPr="00C31524" w:rsidRDefault="00F91149"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F91149" w:rsidRPr="00C31524" w:rsidRDefault="00F91149"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F91149" w:rsidRDefault="00F91149"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F91149" w:rsidRPr="00C31524" w:rsidRDefault="00F91149"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F91149" w:rsidRPr="00C31524" w:rsidRDefault="00F91149"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F91149" w:rsidRDefault="00F91149"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F91149" w:rsidRPr="00C31524" w:rsidRDefault="00F91149"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F91149" w:rsidRDefault="00F91149"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F91149" w:rsidRDefault="00F91149"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F91149" w:rsidRDefault="00F91149"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8" w:name="_Toc98457686"/>
      <w:r>
        <w:lastRenderedPageBreak/>
        <w:t>Implementasi Rancangan Antar Muka</w:t>
      </w:r>
      <w:bookmarkEnd w:id="168"/>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CE31A5"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4pt">
            <v:imagedata r:id="rId25" o:title="Login"/>
          </v:shape>
        </w:pict>
      </w:r>
    </w:p>
    <w:p w14:paraId="0A8FBD65" w14:textId="50B551A7" w:rsidR="003A5D70" w:rsidRDefault="003A5D70" w:rsidP="003A5D70">
      <w:pPr>
        <w:pStyle w:val="Caption"/>
        <w:ind w:firstLine="2880"/>
        <w:jc w:val="both"/>
        <w:rPr>
          <w:lang w:val="en-US"/>
        </w:rPr>
      </w:pPr>
      <w:r>
        <w:t xml:space="preserve">Gambar </w:t>
      </w:r>
      <w:fldSimple w:instr=" STYLEREF 1 \s ">
        <w:r w:rsidR="00CE31A5">
          <w:rPr>
            <w:noProof/>
          </w:rPr>
          <w:t>9</w:t>
        </w:r>
      </w:fldSimple>
      <w:r w:rsidR="00CE31A5">
        <w:t>.</w:t>
      </w:r>
      <w:fldSimple w:instr=" SEQ Gambar \* ARABIC \s 1 ">
        <w:r w:rsidR="00CE31A5">
          <w:rPr>
            <w:noProof/>
          </w:rPr>
          <w:t>1</w:t>
        </w:r>
      </w:fldSimple>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Pr>
          <w:lang w:val="en-US"/>
        </w:rPr>
        <w:pict w14:anchorId="6F24F44C">
          <v:shape id="_x0000_i1026" type="#_x0000_t75" style="width:116.4pt;height:247.2pt">
            <v:imagedata r:id="rId26" o:title="Home"/>
          </v:shape>
        </w:pict>
      </w:r>
    </w:p>
    <w:p w14:paraId="6253903A" w14:textId="7561F991" w:rsidR="00CE31A5" w:rsidRDefault="00CE31A5" w:rsidP="00CE31A5">
      <w:pPr>
        <w:pStyle w:val="Caption"/>
        <w:ind w:left="3420" w:hanging="1800"/>
        <w:jc w:val="both"/>
        <w:rPr>
          <w:lang w:val="en-US"/>
        </w:rPr>
      </w:pPr>
      <w:r>
        <w:t xml:space="preserve">Gambar </w:t>
      </w:r>
      <w:fldSimple w:instr=" STYLEREF 1 \s ">
        <w:r>
          <w:rPr>
            <w:noProof/>
          </w:rPr>
          <w:t>9</w:t>
        </w:r>
      </w:fldSimple>
      <w:r>
        <w:t>.</w:t>
      </w:r>
      <w:fldSimple w:instr=" SEQ Gambar \* ARABIC \s 1 ">
        <w:r>
          <w:rPr>
            <w:noProof/>
          </w:rPr>
          <w:t>2</w:t>
        </w:r>
      </w:fldSimple>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CE31A5" w:rsidP="00CE31A5">
      <w:pPr>
        <w:keepNext/>
        <w:ind w:firstLine="1170"/>
        <w:jc w:val="center"/>
      </w:pPr>
      <w:r>
        <w:rPr>
          <w:lang w:val="en-US"/>
        </w:rPr>
        <w:lastRenderedPageBreak/>
        <w:pict w14:anchorId="01A28FB0">
          <v:shape id="_x0000_i1027" type="#_x0000_t75" style="width:280.2pt;height:286.8pt">
            <v:imagedata r:id="rId27" o:title="Makanan"/>
          </v:shape>
        </w:pict>
      </w:r>
    </w:p>
    <w:p w14:paraId="4EC12AC9" w14:textId="12FB1A7B" w:rsidR="00CE31A5" w:rsidRDefault="00CE31A5" w:rsidP="00CE31A5">
      <w:pPr>
        <w:pStyle w:val="Caption"/>
        <w:rPr>
          <w:lang w:val="en-US"/>
        </w:rPr>
      </w:pPr>
      <w:r>
        <w:t xml:space="preserve">Gambar </w:t>
      </w:r>
      <w:fldSimple w:instr=" STYLEREF 1 \s ">
        <w:r>
          <w:rPr>
            <w:noProof/>
          </w:rPr>
          <w:t>9</w:t>
        </w:r>
      </w:fldSimple>
      <w:r>
        <w:t>.</w:t>
      </w:r>
      <w:fldSimple w:instr=" SEQ Gambar \* ARABIC \s 1 ">
        <w:r>
          <w:rPr>
            <w:noProof/>
          </w:rPr>
          <w:t>3</w:t>
        </w:r>
      </w:fldSimple>
      <w:r>
        <w:rPr>
          <w:lang w:val="en-US"/>
        </w:rPr>
        <w:t xml:space="preserve"> UI Menu Makanan</w:t>
      </w:r>
    </w:p>
    <w:p w14:paraId="2754D17F" w14:textId="77777777" w:rsidR="00CE31A5" w:rsidRDefault="00CE31A5" w:rsidP="00CE31A5">
      <w:pPr>
        <w:keepNext/>
        <w:ind w:firstLine="1710"/>
      </w:pPr>
      <w:r>
        <w:rPr>
          <w:lang w:val="en-US"/>
        </w:rPr>
        <w:pict w14:anchorId="041191CC">
          <v:shape id="_x0000_i1028" type="#_x0000_t75" style="width:287.4pt;height:144.6pt">
            <v:imagedata r:id="rId28" o:title="Minuman"/>
          </v:shape>
        </w:pict>
      </w:r>
    </w:p>
    <w:p w14:paraId="0D0C9946" w14:textId="5F548909" w:rsidR="00CE31A5" w:rsidRDefault="00CE31A5" w:rsidP="00CE31A5">
      <w:pPr>
        <w:pStyle w:val="Caption"/>
        <w:ind w:firstLine="2790"/>
        <w:jc w:val="both"/>
        <w:rPr>
          <w:lang w:val="en-US"/>
        </w:rPr>
      </w:pPr>
      <w:r>
        <w:t xml:space="preserve">Gambar </w:t>
      </w:r>
      <w:fldSimple w:instr=" STYLEREF 1 \s ">
        <w:r>
          <w:rPr>
            <w:noProof/>
          </w:rPr>
          <w:t>9</w:t>
        </w:r>
      </w:fldSimple>
      <w:r>
        <w:t>.</w:t>
      </w:r>
      <w:fldSimple w:instr=" SEQ Gambar \* ARABIC \s 1 ">
        <w:r>
          <w:rPr>
            <w:noProof/>
          </w:rPr>
          <w:t>4</w:t>
        </w:r>
      </w:fldSimple>
      <w:r>
        <w:rPr>
          <w:lang w:val="en-US"/>
        </w:rPr>
        <w:t xml:space="preserve"> UI Menu Minuman</w:t>
      </w:r>
    </w:p>
    <w:p w14:paraId="51EEFAAD" w14:textId="77777777" w:rsidR="00CE31A5" w:rsidRDefault="00CE31A5" w:rsidP="00CE31A5">
      <w:pPr>
        <w:keepNext/>
        <w:ind w:firstLine="3510"/>
      </w:pPr>
      <w:r>
        <w:rPr>
          <w:lang w:val="en-US"/>
        </w:rPr>
        <w:lastRenderedPageBreak/>
        <w:pict w14:anchorId="67B68093">
          <v:shape id="_x0000_i1029" type="#_x0000_t75" style="width:97.2pt;height:210.6pt">
            <v:imagedata r:id="rId29" o:title="Menu Promo"/>
          </v:shape>
        </w:pict>
      </w:r>
    </w:p>
    <w:p w14:paraId="3BCF6AB7" w14:textId="42456E60" w:rsidR="00CE31A5" w:rsidRDefault="00CE31A5" w:rsidP="00CE31A5">
      <w:pPr>
        <w:pStyle w:val="Caption"/>
        <w:ind w:firstLine="3150"/>
        <w:jc w:val="both"/>
        <w:rPr>
          <w:lang w:val="en-US"/>
        </w:rPr>
      </w:pPr>
      <w:r>
        <w:t xml:space="preserve">Gambar </w:t>
      </w:r>
      <w:fldSimple w:instr=" STYLEREF 1 \s ">
        <w:r>
          <w:rPr>
            <w:noProof/>
          </w:rPr>
          <w:t>9</w:t>
        </w:r>
      </w:fldSimple>
      <w:r>
        <w:t>.</w:t>
      </w:r>
      <w:fldSimple w:instr=" SEQ Gambar \* ARABIC \s 1 ">
        <w:r>
          <w:rPr>
            <w:noProof/>
          </w:rPr>
          <w:t>5</w:t>
        </w:r>
      </w:fldSimple>
      <w:r>
        <w:rPr>
          <w:lang w:val="en-US"/>
        </w:rPr>
        <w:t xml:space="preserve"> UI Menu Promo</w:t>
      </w:r>
    </w:p>
    <w:p w14:paraId="18BE594A" w14:textId="77777777" w:rsidR="00CE31A5" w:rsidRDefault="00CE31A5" w:rsidP="00CE31A5">
      <w:pPr>
        <w:keepNext/>
        <w:ind w:firstLine="990"/>
      </w:pPr>
      <w:r>
        <w:rPr>
          <w:lang w:val="en-US"/>
        </w:rPr>
        <w:pict w14:anchorId="5E30C1A4">
          <v:shape id="_x0000_i1030" type="#_x0000_t75" style="width:322.8pt;height:162.6pt">
            <v:imagedata r:id="rId30" o:title="Order"/>
          </v:shape>
        </w:pict>
      </w:r>
    </w:p>
    <w:p w14:paraId="59C516E4" w14:textId="266E451E" w:rsidR="00CE31A5" w:rsidRDefault="00CE31A5" w:rsidP="00CE31A5">
      <w:pPr>
        <w:pStyle w:val="Caption"/>
        <w:jc w:val="both"/>
        <w:rPr>
          <w:lang w:val="en-US"/>
        </w:rPr>
      </w:pPr>
      <w:r>
        <w:t xml:space="preserve">Gambar </w:t>
      </w:r>
      <w:fldSimple w:instr=" STYLEREF 1 \s ">
        <w:r>
          <w:rPr>
            <w:noProof/>
          </w:rPr>
          <w:t>9</w:t>
        </w:r>
      </w:fldSimple>
      <w:r>
        <w:t>.</w:t>
      </w:r>
      <w:fldSimple w:instr=" SEQ Gambar \* ARABIC \s 1 ">
        <w:r>
          <w:rPr>
            <w:noProof/>
          </w:rPr>
          <w:t>6</w:t>
        </w:r>
      </w:fldSimple>
      <w:r>
        <w:rPr>
          <w:lang w:val="en-US"/>
        </w:rPr>
        <w:t xml:space="preserve"> Urutan Mekanisme Order melalui Aplikasi Android</w:t>
      </w:r>
    </w:p>
    <w:p w14:paraId="1CD70C00" w14:textId="77777777" w:rsidR="00CE31A5" w:rsidRDefault="00CE31A5" w:rsidP="00CE31A5">
      <w:pPr>
        <w:keepNext/>
        <w:ind w:firstLine="1890"/>
      </w:pPr>
      <w:r>
        <w:rPr>
          <w:lang w:val="en-US"/>
        </w:rPr>
        <w:lastRenderedPageBreak/>
        <w:pict w14:anchorId="59FF74A3">
          <v:shape id="_x0000_i1031" type="#_x0000_t75" style="width:258pt;height:266.4pt">
            <v:imagedata r:id="rId31" o:title="Status"/>
          </v:shape>
        </w:pict>
      </w:r>
    </w:p>
    <w:p w14:paraId="110FEE92" w14:textId="0BA03A83" w:rsidR="00CE31A5" w:rsidRDefault="00CE31A5" w:rsidP="00CE31A5">
      <w:pPr>
        <w:pStyle w:val="Caption"/>
        <w:ind w:left="2160" w:right="17" w:hanging="900"/>
        <w:jc w:val="both"/>
        <w:rPr>
          <w:lang w:val="en-US"/>
        </w:rPr>
      </w:pPr>
      <w:r>
        <w:t xml:space="preserve">Gambar </w:t>
      </w:r>
      <w:fldSimple w:instr=" STYLEREF 1 \s ">
        <w:r>
          <w:rPr>
            <w:noProof/>
          </w:rPr>
          <w:t>9</w:t>
        </w:r>
      </w:fldSimple>
      <w:r>
        <w:t>.</w:t>
      </w:r>
      <w:fldSimple w:instr=" SEQ Gambar \* ARABIC \s 1 ">
        <w:r>
          <w:rPr>
            <w:noProof/>
          </w:rPr>
          <w:t>7</w:t>
        </w:r>
      </w:fldSimple>
      <w:r>
        <w:rPr>
          <w:lang w:val="en-US"/>
        </w:rPr>
        <w:t xml:space="preserve"> Urutan Mekanisme Pengecekan Notifikasi setelah Melakukan Order dan Perubahan Status Order</w:t>
      </w:r>
    </w:p>
    <w:p w14:paraId="5F47AF93" w14:textId="77777777" w:rsidR="00CE31A5" w:rsidRPr="00CE31A5" w:rsidRDefault="00CE31A5" w:rsidP="00CE31A5">
      <w:pPr>
        <w:rPr>
          <w:lang w:val="en-US"/>
        </w:rPr>
      </w:pPr>
      <w:bookmarkStart w:id="169" w:name="_GoBack"/>
      <w:bookmarkEnd w:id="169"/>
    </w:p>
    <w:p w14:paraId="61C018BE" w14:textId="77777777" w:rsidR="0016212D" w:rsidRPr="0016212D" w:rsidRDefault="0016212D" w:rsidP="0016212D">
      <w:pPr>
        <w:ind w:left="180" w:firstLine="0"/>
        <w:rPr>
          <w:b/>
          <w:lang w:val="en-US"/>
        </w:rPr>
      </w:pPr>
    </w:p>
    <w:p w14:paraId="2EE79C13" w14:textId="18413596" w:rsidR="007F24EF" w:rsidRPr="009941DA" w:rsidRDefault="0016212D" w:rsidP="007E1FF0">
      <w:pPr>
        <w:pStyle w:val="BABIVJudul"/>
        <w:rPr>
          <w:lang w:val="en-US"/>
        </w:rPr>
      </w:pPr>
      <w:bookmarkStart w:id="170" w:name="_Toc98453580"/>
      <w:bookmarkStart w:id="171" w:name="_Toc98457687"/>
      <w:r>
        <w:rPr>
          <w:lang w:val="en-US"/>
        </w:rPr>
        <w:t>Pengujian</w:t>
      </w:r>
      <w:bookmarkEnd w:id="170"/>
      <w:bookmarkEnd w:id="171"/>
    </w:p>
    <w:p w14:paraId="065B44BF" w14:textId="77777777" w:rsidR="007F24EF" w:rsidRDefault="007F24EF" w:rsidP="007F24EF">
      <w:pPr>
        <w:ind w:left="90" w:firstLine="360"/>
        <w:rPr>
          <w:lang w:val="en-US"/>
        </w:rPr>
      </w:pPr>
      <w:r>
        <w:rPr>
          <w:lang w:val="en-US"/>
        </w:rPr>
        <w:t xml:space="preserve">Setelah tahapan desain dan tahapan implementasi selesai, maka dilakukan pengujian atu testing program aplikasi untuk melihat apakah sudah sesuai dengan apa yang direncanakan dan dibutuhkan baik pada </w:t>
      </w:r>
      <w:r>
        <w:rPr>
          <w:i/>
          <w:lang w:val="en-US"/>
        </w:rPr>
        <w:t>input</w:t>
      </w:r>
      <w:r>
        <w:rPr>
          <w:lang w:val="en-US"/>
        </w:rPr>
        <w:t xml:space="preserve"> maupun </w:t>
      </w:r>
      <w:r>
        <w:rPr>
          <w:i/>
          <w:lang w:val="en-US"/>
        </w:rPr>
        <w:t>output</w:t>
      </w:r>
      <w:r>
        <w:rPr>
          <w:lang w:val="en-US"/>
        </w:rPr>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lastRenderedPageBreak/>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7304B953" w14:textId="77777777" w:rsidR="00B8172A" w:rsidRDefault="00B8172A" w:rsidP="007F24EF">
      <w:pPr>
        <w:ind w:left="90" w:firstLine="360"/>
        <w:rPr>
          <w:lang w:val="en-US"/>
        </w:rPr>
      </w:pPr>
    </w:p>
    <w:p w14:paraId="17469240" w14:textId="77777777" w:rsidR="00B8172A" w:rsidRDefault="00B8172A" w:rsidP="007F24EF">
      <w:pPr>
        <w:ind w:left="90" w:firstLine="360"/>
        <w:rPr>
          <w:lang w:val="en-US"/>
        </w:rPr>
      </w:pPr>
    </w:p>
    <w:p w14:paraId="096566B6" w14:textId="77777777" w:rsidR="00B8172A" w:rsidRDefault="00B8172A" w:rsidP="007F24EF">
      <w:pPr>
        <w:ind w:left="90" w:firstLine="360"/>
        <w:rPr>
          <w:lang w:val="en-US"/>
        </w:rPr>
      </w:pPr>
    </w:p>
    <w:p w14:paraId="12221635" w14:textId="77777777" w:rsidR="00B8172A" w:rsidRDefault="00B8172A" w:rsidP="007F24EF">
      <w:pPr>
        <w:ind w:left="90" w:firstLine="360"/>
        <w:rPr>
          <w:lang w:val="en-US"/>
        </w:rPr>
      </w:pPr>
    </w:p>
    <w:p w14:paraId="40BAAAAC" w14:textId="77777777" w:rsidR="00B8172A" w:rsidRDefault="00B8172A" w:rsidP="007F24EF">
      <w:pPr>
        <w:ind w:left="90" w:firstLine="360"/>
        <w:rPr>
          <w:lang w:val="en-US"/>
        </w:rPr>
      </w:pPr>
    </w:p>
    <w:p w14:paraId="543263E5" w14:textId="77777777" w:rsidR="00B8172A" w:rsidRDefault="00B8172A" w:rsidP="007F24EF">
      <w:pPr>
        <w:ind w:left="90" w:firstLine="360"/>
        <w:rPr>
          <w:lang w:val="en-US"/>
        </w:rPr>
      </w:pPr>
    </w:p>
    <w:p w14:paraId="5E23CF19" w14:textId="77777777" w:rsidR="007F24EF" w:rsidRPr="00EF2B18" w:rsidRDefault="007F24EF" w:rsidP="00231D73">
      <w:pPr>
        <w:pStyle w:val="BABIVPengujianSub"/>
      </w:pPr>
      <w:bookmarkStart w:id="172" w:name="_Toc98457688"/>
      <w:r>
        <w:t>Black Box Testing</w:t>
      </w:r>
      <w:bookmarkEnd w:id="172"/>
    </w:p>
    <w:p w14:paraId="1ECCEC84" w14:textId="77777777" w:rsidR="007F24EF" w:rsidRPr="000712A9" w:rsidRDefault="007F24EF" w:rsidP="007F24EF">
      <w:pPr>
        <w:pStyle w:val="Caption"/>
        <w:keepNext/>
        <w:rPr>
          <w:lang w:val="en-US"/>
        </w:rPr>
      </w:pPr>
      <w:r>
        <w:t xml:space="preserve">Table </w:t>
      </w:r>
      <w:fldSimple w:instr=" SEQ Table \* ARABIC ">
        <w:r w:rsidR="00485858">
          <w:rPr>
            <w:noProof/>
          </w:rPr>
          <w:t>1</w:t>
        </w:r>
      </w:fldSimple>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 xml:space="preserve">Nama tidak diisi, deteksi meja gagal lalu </w:t>
            </w:r>
            <w:r>
              <w:rPr>
                <w:lang w:val="en-US"/>
              </w:rPr>
              <w:lastRenderedPageBreak/>
              <w:t>ditekan login</w:t>
            </w:r>
          </w:p>
        </w:tc>
        <w:tc>
          <w:tcPr>
            <w:tcW w:w="746" w:type="pct"/>
          </w:tcPr>
          <w:p w14:paraId="3D185E8E" w14:textId="77777777" w:rsidR="007F24EF" w:rsidRDefault="007F24EF" w:rsidP="00C42A9D">
            <w:pPr>
              <w:ind w:firstLine="0"/>
              <w:jc w:val="left"/>
              <w:rPr>
                <w:lang w:val="en-US"/>
              </w:rPr>
            </w:pPr>
            <w:r>
              <w:rPr>
                <w:lang w:val="en-US"/>
              </w:rPr>
              <w:lastRenderedPageBreak/>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lastRenderedPageBreak/>
              <w:t>Deteksi meja (manual) : meja 2</w:t>
            </w:r>
          </w:p>
        </w:tc>
        <w:tc>
          <w:tcPr>
            <w:tcW w:w="1167" w:type="pct"/>
          </w:tcPr>
          <w:p w14:paraId="0BDCFC1C" w14:textId="77777777" w:rsidR="007F24EF" w:rsidRDefault="007F24EF" w:rsidP="00C42A9D">
            <w:pPr>
              <w:ind w:firstLine="0"/>
              <w:jc w:val="left"/>
              <w:rPr>
                <w:lang w:val="en-US"/>
              </w:rPr>
            </w:pPr>
            <w:r>
              <w:rPr>
                <w:lang w:val="en-US"/>
              </w:rPr>
              <w:lastRenderedPageBreak/>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lastRenderedPageBreak/>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lastRenderedPageBreak/>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 xml:space="preserve">tersimpan </w:t>
            </w:r>
            <w:r w:rsidR="00447FC3">
              <w:rPr>
                <w:lang w:val="en-US"/>
              </w:rPr>
              <w:lastRenderedPageBreak/>
              <w:t>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lastRenderedPageBreak/>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menu login</w:t>
            </w:r>
          </w:p>
        </w:tc>
        <w:tc>
          <w:tcPr>
            <w:tcW w:w="746" w:type="pct"/>
          </w:tcPr>
          <w:p w14:paraId="16E03B20" w14:textId="77777777" w:rsidR="007F24EF" w:rsidRPr="00B47902" w:rsidRDefault="007F24EF" w:rsidP="00C42A9D">
            <w:pPr>
              <w:ind w:firstLine="0"/>
              <w:jc w:val="left"/>
              <w:rPr>
                <w:lang w:val="en-US"/>
              </w:rPr>
            </w:pPr>
            <w:r>
              <w:rPr>
                <w:i/>
                <w:lang w:val="en-US"/>
              </w:rPr>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fldSimple w:instr=" SEQ Table \* ARABIC ">
        <w:r w:rsidR="00485858">
          <w:rPr>
            <w:noProof/>
          </w:rPr>
          <w:t>2</w:t>
        </w:r>
      </w:fldSimple>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 xml:space="preserve">Nama, kode kursi &amp; no kursi terdeteksi dan ditampilkan dengan </w:t>
            </w:r>
            <w:r>
              <w:rPr>
                <w:lang w:val="en-US"/>
              </w:rPr>
              <w:lastRenderedPageBreak/>
              <w:t>benar pada menu profil</w:t>
            </w:r>
          </w:p>
        </w:tc>
        <w:tc>
          <w:tcPr>
            <w:tcW w:w="746" w:type="pct"/>
          </w:tcPr>
          <w:p w14:paraId="567E2C07" w14:textId="579C71FC" w:rsidR="007F24EF" w:rsidRDefault="008961A6" w:rsidP="00C42A9D">
            <w:pPr>
              <w:ind w:firstLine="0"/>
              <w:rPr>
                <w:lang w:val="en-US"/>
              </w:rPr>
            </w:pPr>
            <w:r>
              <w:rPr>
                <w:lang w:val="en-US"/>
              </w:rPr>
              <w:lastRenderedPageBreak/>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fldSimple w:instr=" SEQ Table \* ARABIC ">
        <w:r w:rsidR="00485858">
          <w:rPr>
            <w:noProof/>
          </w:rPr>
          <w:t>3</w:t>
        </w:r>
      </w:fldSimple>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804" w:type="pct"/>
          </w:tcPr>
          <w:p w14:paraId="2D9AE344" w14:textId="77777777" w:rsidR="007F24EF" w:rsidRPr="008B0133" w:rsidRDefault="007F24EF" w:rsidP="00C42A9D">
            <w:pPr>
              <w:ind w:firstLine="0"/>
              <w:rPr>
                <w:lang w:val="en-US"/>
              </w:rPr>
            </w:pPr>
            <w:r>
              <w:rPr>
                <w:lang w:val="en-US"/>
              </w:rPr>
              <w:t>Makanan : Mie Ayam Original</w:t>
            </w:r>
          </w:p>
        </w:tc>
        <w:tc>
          <w:tcPr>
            <w:tcW w:w="1321"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689"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lastRenderedPageBreak/>
              <w:t>Jumlah makanan : 2</w:t>
            </w:r>
          </w:p>
        </w:tc>
        <w:tc>
          <w:tcPr>
            <w:tcW w:w="1321" w:type="pct"/>
          </w:tcPr>
          <w:p w14:paraId="443A86A3" w14:textId="77777777" w:rsidR="007F24EF" w:rsidRDefault="007F24EF" w:rsidP="00C42A9D">
            <w:pPr>
              <w:ind w:firstLine="0"/>
              <w:rPr>
                <w:lang w:val="en-US"/>
              </w:rPr>
            </w:pPr>
            <w:r>
              <w:rPr>
                <w:lang w:val="en-US"/>
              </w:rPr>
              <w:lastRenderedPageBreak/>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lastRenderedPageBreak/>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lastRenderedPageBreak/>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w:t>
            </w:r>
            <w:r w:rsidR="007F24EF">
              <w:rPr>
                <w:lang w:val="en-US"/>
              </w:rPr>
              <w:lastRenderedPageBreak/>
              <w:t>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w:t>
            </w:r>
            <w:r>
              <w:rPr>
                <w:lang w:val="en-US"/>
              </w:rPr>
              <w:lastRenderedPageBreak/>
              <w:t xml:space="preserve">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t xml:space="preserve">costumer </w:t>
            </w:r>
            <w:r>
              <w:rPr>
                <w:lang w:val="en-US"/>
              </w:rPr>
              <w:t xml:space="preserve">ke database dan menampilkan </w:t>
            </w:r>
            <w:r>
              <w:rPr>
                <w:lang w:val="en-US"/>
              </w:rPr>
              <w:lastRenderedPageBreak/>
              <w:t xml:space="preserve">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fldSimple w:instr=" SEQ Table \* ARABIC ">
        <w:r w:rsidR="00485858">
          <w:rPr>
            <w:noProof/>
          </w:rPr>
          <w:t>4</w:t>
        </w:r>
      </w:fldSimple>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lastRenderedPageBreak/>
        <w:t xml:space="preserve">Table </w:t>
      </w:r>
      <w:fldSimple w:instr=" SEQ Table \* ARABIC ">
        <w:r w:rsidR="00485858">
          <w:rPr>
            <w:noProof/>
          </w:rPr>
          <w:t>5</w:t>
        </w:r>
      </w:fldSimple>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fldSimple w:instr=" SEQ Table \* ARABIC ">
        <w:r w:rsidR="00485858">
          <w:rPr>
            <w:noProof/>
          </w:rPr>
          <w:t>6</w:t>
        </w:r>
      </w:fldSimple>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fldSimple w:instr=" SEQ Table \* ARABIC ">
        <w:r>
          <w:rPr>
            <w:noProof/>
          </w:rPr>
          <w:t>7</w:t>
        </w:r>
      </w:fldSimple>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6" w:name="_Toc98448482"/>
      <w:bookmarkStart w:id="177" w:name="_Toc98448565"/>
      <w:bookmarkStart w:id="178" w:name="_Toc98457691"/>
      <w:bookmarkStart w:id="179" w:name="_Toc98453582"/>
      <w:bookmarkStart w:id="180" w:name="_Toc984554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78"/>
    </w:p>
    <w:p w14:paraId="01F20435" w14:textId="40E8F13B" w:rsidR="007F24EF" w:rsidRPr="00C50E77" w:rsidRDefault="00C50E77" w:rsidP="00C50E77">
      <w:pPr>
        <w:pStyle w:val="Heading1"/>
        <w:rPr>
          <w:rFonts w:hint="eastAsia"/>
          <w:lang w:val="en-US"/>
        </w:rPr>
      </w:pPr>
      <w:r>
        <w:rPr>
          <w:lang w:val="en-US"/>
        </w:rPr>
        <w:t xml:space="preserve"> </w:t>
      </w:r>
      <w:bookmarkStart w:id="183" w:name="_Toc98457692"/>
      <w:r w:rsidR="00485858" w:rsidRPr="00C50E77">
        <w:rPr>
          <w:lang w:val="en-US"/>
        </w:rPr>
        <w:t>PENUTUP</w:t>
      </w:r>
      <w:bookmarkEnd w:id="179"/>
      <w:bookmarkEnd w:id="180"/>
      <w:bookmarkEnd w:id="181"/>
      <w:bookmarkEnd w:id="182"/>
      <w:bookmarkEnd w:id="183"/>
    </w:p>
    <w:p w14:paraId="550A696C" w14:textId="1340F485" w:rsidR="009A3876" w:rsidRDefault="009A3876" w:rsidP="00DF5232">
      <w:pPr>
        <w:pStyle w:val="BABVJudul"/>
      </w:pPr>
      <w:bookmarkStart w:id="184" w:name="_Toc98457693"/>
      <w:r w:rsidRPr="0016212D">
        <w:t>Kesimpulan</w:t>
      </w:r>
      <w:bookmarkEnd w:id="184"/>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tidak akan sama pada semua daerah, ditambah lagi adanya gempa bumi juga sangat berpengaruh besar pada pergerakan lempeng bumi.</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pPr>
        <w:rPr>
          <w:rFonts w:hint="eastAsia"/>
        </w:rPr>
      </w:pPr>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DF8BB9" w14:textId="77777777" w:rsidR="00CC2EB2" w:rsidRDefault="00CC2EB2" w:rsidP="00114A77">
      <w:pPr>
        <w:spacing w:line="240" w:lineRule="auto"/>
      </w:pPr>
      <w:r>
        <w:separator/>
      </w:r>
    </w:p>
  </w:endnote>
  <w:endnote w:type="continuationSeparator" w:id="0">
    <w:p w14:paraId="3F9E270E" w14:textId="77777777" w:rsidR="00CC2EB2" w:rsidRDefault="00CC2EB2"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243734"/>
      <w:docPartObj>
        <w:docPartGallery w:val="Page Numbers (Bottom of Page)"/>
        <w:docPartUnique/>
      </w:docPartObj>
    </w:sdtPr>
    <w:sdtContent>
      <w:p w14:paraId="7A1A33B3" w14:textId="220A7E5C" w:rsidR="00F91149" w:rsidRDefault="00F91149">
        <w:pPr>
          <w:pStyle w:val="Footer"/>
          <w:jc w:val="center"/>
        </w:pPr>
        <w:r>
          <w:fldChar w:fldCharType="begin"/>
        </w:r>
        <w:r>
          <w:instrText>PAGE   \* MERGEFORMAT</w:instrText>
        </w:r>
        <w:r>
          <w:fldChar w:fldCharType="separate"/>
        </w:r>
        <w:r w:rsidR="00CE31A5">
          <w:rPr>
            <w:noProof/>
          </w:rPr>
          <w:t>70</w:t>
        </w:r>
        <w:r>
          <w:fldChar w:fldCharType="end"/>
        </w:r>
      </w:p>
    </w:sdtContent>
  </w:sdt>
  <w:p w14:paraId="35D41954" w14:textId="77777777" w:rsidR="00F91149" w:rsidRDefault="00F911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66DED" w14:textId="77777777" w:rsidR="00CC2EB2" w:rsidRDefault="00CC2EB2" w:rsidP="00114A77">
      <w:pPr>
        <w:spacing w:line="240" w:lineRule="auto"/>
      </w:pPr>
      <w:r>
        <w:separator/>
      </w:r>
    </w:p>
  </w:footnote>
  <w:footnote w:type="continuationSeparator" w:id="0">
    <w:p w14:paraId="6B9D0FED" w14:textId="77777777" w:rsidR="00CC2EB2" w:rsidRDefault="00CC2EB2"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267746"/>
      <w:docPartObj>
        <w:docPartGallery w:val="Page Numbers (Top of Page)"/>
        <w:docPartUnique/>
      </w:docPartObj>
    </w:sdtPr>
    <w:sdtContent>
      <w:p w14:paraId="56E71603" w14:textId="2C70B64D" w:rsidR="00F91149" w:rsidRDefault="00F91149">
        <w:pPr>
          <w:pStyle w:val="Header"/>
          <w:jc w:val="right"/>
        </w:pPr>
        <w:r>
          <w:fldChar w:fldCharType="begin"/>
        </w:r>
        <w:r>
          <w:instrText>PAGE   \* MERGEFORMAT</w:instrText>
        </w:r>
        <w:r>
          <w:fldChar w:fldCharType="separate"/>
        </w:r>
        <w:r w:rsidR="00CE31A5">
          <w:rPr>
            <w:noProof/>
          </w:rPr>
          <w:t>56</w:t>
        </w:r>
        <w:r>
          <w:fldChar w:fldCharType="end"/>
        </w:r>
      </w:p>
    </w:sdtContent>
  </w:sdt>
  <w:p w14:paraId="5B2754DF" w14:textId="77777777" w:rsidR="00F91149" w:rsidRDefault="00F911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3074472"/>
      <w:docPartObj>
        <w:docPartGallery w:val="Page Numbers (Top of Page)"/>
        <w:docPartUnique/>
      </w:docPartObj>
    </w:sdtPr>
    <w:sdtContent>
      <w:p w14:paraId="295402D7" w14:textId="1DF69D96" w:rsidR="00F91149" w:rsidRDefault="00F91149">
        <w:pPr>
          <w:pStyle w:val="Header"/>
          <w:jc w:val="right"/>
        </w:pPr>
        <w:r>
          <w:fldChar w:fldCharType="begin"/>
        </w:r>
        <w:r>
          <w:instrText>PAGE   \* MERGEFORMAT</w:instrText>
        </w:r>
        <w:r>
          <w:fldChar w:fldCharType="separate"/>
        </w:r>
        <w:r w:rsidR="00CE31A5">
          <w:rPr>
            <w:noProof/>
          </w:rPr>
          <w:t>55</w:t>
        </w:r>
        <w:r>
          <w:fldChar w:fldCharType="end"/>
        </w:r>
      </w:p>
    </w:sdtContent>
  </w:sdt>
  <w:p w14:paraId="3306FABF" w14:textId="77777777" w:rsidR="00F91149" w:rsidRDefault="00F911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75B1A"/>
    <w:rsid w:val="0008119F"/>
    <w:rsid w:val="000868D3"/>
    <w:rsid w:val="00097028"/>
    <w:rsid w:val="000C4C73"/>
    <w:rsid w:val="000D42C1"/>
    <w:rsid w:val="0011104D"/>
    <w:rsid w:val="00114A77"/>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0A98"/>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5D70"/>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219AC"/>
    <w:rsid w:val="005466AA"/>
    <w:rsid w:val="00556502"/>
    <w:rsid w:val="00557675"/>
    <w:rsid w:val="00566E19"/>
    <w:rsid w:val="005720DC"/>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B05AC"/>
    <w:rsid w:val="006B11F9"/>
    <w:rsid w:val="006B4606"/>
    <w:rsid w:val="006C3350"/>
    <w:rsid w:val="006C5433"/>
    <w:rsid w:val="006C7BED"/>
    <w:rsid w:val="006D0303"/>
    <w:rsid w:val="006D100E"/>
    <w:rsid w:val="006E2298"/>
    <w:rsid w:val="006F5FDE"/>
    <w:rsid w:val="00702FB1"/>
    <w:rsid w:val="00704004"/>
    <w:rsid w:val="007239BA"/>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96629"/>
    <w:rsid w:val="008B23E3"/>
    <w:rsid w:val="008B37B4"/>
    <w:rsid w:val="008C090F"/>
    <w:rsid w:val="008C7A7E"/>
    <w:rsid w:val="008D6201"/>
    <w:rsid w:val="008F411A"/>
    <w:rsid w:val="008F4EC8"/>
    <w:rsid w:val="008F59C0"/>
    <w:rsid w:val="00906E30"/>
    <w:rsid w:val="00912EBC"/>
    <w:rsid w:val="009309E2"/>
    <w:rsid w:val="00945046"/>
    <w:rsid w:val="00945360"/>
    <w:rsid w:val="00964ACB"/>
    <w:rsid w:val="009718C7"/>
    <w:rsid w:val="0097545C"/>
    <w:rsid w:val="009941DA"/>
    <w:rsid w:val="009A07EE"/>
    <w:rsid w:val="009A0E15"/>
    <w:rsid w:val="009A3876"/>
    <w:rsid w:val="009A5D6F"/>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623C0"/>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C2EB2"/>
    <w:rsid w:val="00CE20B8"/>
    <w:rsid w:val="00CE31A5"/>
    <w:rsid w:val="00CE332F"/>
    <w:rsid w:val="00CF1AC3"/>
    <w:rsid w:val="00CF367E"/>
    <w:rsid w:val="00CF5B0D"/>
    <w:rsid w:val="00CF5C29"/>
    <w:rsid w:val="00D547D6"/>
    <w:rsid w:val="00D601E6"/>
    <w:rsid w:val="00D900A5"/>
    <w:rsid w:val="00D96F38"/>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7134D"/>
    <w:rsid w:val="00F86641"/>
    <w:rsid w:val="00F91149"/>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A9B9343A-7215-4583-B864-7A8230EDD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74</Pages>
  <Words>21378</Words>
  <Characters>121855</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75</cp:revision>
  <cp:lastPrinted>2021-02-25T16:38:00Z</cp:lastPrinted>
  <dcterms:created xsi:type="dcterms:W3CDTF">2022-03-17T12:37:00Z</dcterms:created>
  <dcterms:modified xsi:type="dcterms:W3CDTF">2022-04-07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